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8CA9A" w14:textId="071E6CDC" w:rsidR="008B197E" w:rsidRPr="00357912" w:rsidRDefault="0093220D" w:rsidP="00EA279B">
      <w:pPr>
        <w:pStyle w:val="Paper-Title"/>
      </w:pPr>
      <w:bookmarkStart w:id="0" w:name="_GoBack"/>
      <w:bookmarkEnd w:id="0"/>
      <w:r w:rsidRPr="00357912">
        <w:t xml:space="preserve">Workspace Awareness for </w:t>
      </w:r>
      <w:r w:rsidR="00EA279B" w:rsidRPr="00357912">
        <w:br/>
      </w:r>
      <w:r w:rsidRPr="00357912">
        <w:t>Distributed Version Control Systems</w:t>
      </w:r>
    </w:p>
    <w:p w14:paraId="60E14D16" w14:textId="77777777" w:rsidR="008B197E" w:rsidRPr="00357912" w:rsidRDefault="008B197E">
      <w:pPr>
        <w:sectPr w:rsidR="008B197E" w:rsidRPr="00357912" w:rsidSect="003B4153">
          <w:footerReference w:type="even" r:id="rId8"/>
          <w:pgSz w:w="12240" w:h="15840" w:code="1"/>
          <w:pgMar w:top="1080" w:right="1080" w:bottom="1440" w:left="1080" w:header="720" w:footer="720" w:gutter="0"/>
          <w:cols w:space="720"/>
        </w:sectPr>
      </w:pPr>
    </w:p>
    <w:p w14:paraId="3E572859" w14:textId="77777777" w:rsidR="008B197E" w:rsidRPr="001C3817" w:rsidRDefault="0093220D">
      <w:pPr>
        <w:pStyle w:val="Author"/>
        <w:spacing w:after="0"/>
        <w:rPr>
          <w:spacing w:val="-2"/>
          <w:lang w:val="pt-BR"/>
        </w:rPr>
      </w:pPr>
      <w:r w:rsidRPr="001C3817">
        <w:rPr>
          <w:rFonts w:eastAsia="MS Mincho"/>
          <w:lang w:val="pt-BR"/>
        </w:rPr>
        <w:t>Cristiano M. Cesario and Leonardo G. P. Murta</w:t>
      </w:r>
    </w:p>
    <w:p w14:paraId="30B3B2A1" w14:textId="280DBBD2" w:rsidR="008B197E" w:rsidRPr="001C3817" w:rsidRDefault="0093220D">
      <w:pPr>
        <w:pStyle w:val="Affiliations"/>
        <w:rPr>
          <w:spacing w:val="-2"/>
          <w:lang w:val="pt-BR"/>
        </w:rPr>
      </w:pPr>
      <w:r w:rsidRPr="001C3817">
        <w:rPr>
          <w:rFonts w:eastAsia="MS Mincho"/>
          <w:lang w:val="pt-BR"/>
        </w:rPr>
        <w:t>Instituto de Computação, Universidade Federal Fluminense (UFF)</w:t>
      </w:r>
      <w:r w:rsidR="008B197E" w:rsidRPr="001C3817">
        <w:rPr>
          <w:spacing w:val="-2"/>
          <w:lang w:val="pt-BR"/>
        </w:rPr>
        <w:br/>
      </w:r>
      <w:r w:rsidRPr="001C3817">
        <w:rPr>
          <w:spacing w:val="-2"/>
          <w:lang w:val="pt-BR"/>
        </w:rPr>
        <w:t xml:space="preserve">Niteroi, </w:t>
      </w:r>
      <w:r w:rsidR="00E25319" w:rsidRPr="001C3817">
        <w:rPr>
          <w:spacing w:val="-2"/>
          <w:lang w:val="pt-BR"/>
        </w:rPr>
        <w:t xml:space="preserve">RJ, </w:t>
      </w:r>
      <w:r w:rsidRPr="001C3817">
        <w:rPr>
          <w:spacing w:val="-2"/>
          <w:lang w:val="pt-BR"/>
        </w:rPr>
        <w:t>Brazil</w:t>
      </w:r>
    </w:p>
    <w:p w14:paraId="78D88B39" w14:textId="77777777" w:rsidR="008B197E" w:rsidRPr="00357912" w:rsidRDefault="0093220D" w:rsidP="0093220D">
      <w:pPr>
        <w:pStyle w:val="E-Mail"/>
        <w:rPr>
          <w:spacing w:val="-2"/>
        </w:rPr>
      </w:pPr>
      <w:r w:rsidRPr="00357912">
        <w:rPr>
          <w:rFonts w:eastAsia="MS Mincho"/>
        </w:rPr>
        <w:t>{ccesario, leomurta}@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t>ABSTRACT</w:t>
      </w:r>
    </w:p>
    <w:p w14:paraId="03831ED9" w14:textId="77777777" w:rsidR="00EA279B" w:rsidRPr="00357912" w:rsidRDefault="002A046A">
      <w:pPr>
        <w:pStyle w:val="Abstract"/>
      </w:pPr>
      <w:r w:rsidRPr="00357912">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499CD88E" w14:textId="2467D0F3" w:rsidR="008B197E" w:rsidRPr="00357912" w:rsidRDefault="00E25319">
      <w:pPr>
        <w:pStyle w:val="Abstract"/>
      </w:pPr>
      <w:r w:rsidRPr="00357912">
        <w:rPr>
          <w:b/>
        </w:rPr>
        <w:t xml:space="preserve">Category: </w:t>
      </w:r>
      <w:r w:rsidR="008B197E" w:rsidRPr="00357912">
        <w:rPr>
          <w:b/>
        </w:rPr>
        <w:t xml:space="preserve"> </w:t>
      </w:r>
      <w:r w:rsidR="00987881" w:rsidRPr="00357912">
        <w:rPr>
          <w:b/>
        </w:rPr>
        <w:t xml:space="preserve">Analytical, </w:t>
      </w:r>
      <w:r w:rsidRPr="00357912">
        <w:rPr>
          <w:b/>
        </w:rPr>
        <w:t>Technological</w:t>
      </w:r>
      <w:r w:rsidR="00987881" w:rsidRPr="00357912">
        <w:rPr>
          <w:b/>
        </w:rPr>
        <w:t>.</w:t>
      </w:r>
    </w:p>
    <w:p w14:paraId="212C8952" w14:textId="77777777" w:rsidR="008B197E" w:rsidRPr="00357912" w:rsidRDefault="008B197E">
      <w:pPr>
        <w:spacing w:before="120" w:after="0"/>
      </w:pPr>
      <w:r w:rsidRPr="00357912">
        <w:rPr>
          <w:b/>
          <w:sz w:val="24"/>
        </w:rPr>
        <w:t>Keywords</w:t>
      </w:r>
    </w:p>
    <w:p w14:paraId="449CCF14" w14:textId="64B7924F" w:rsidR="008B197E" w:rsidRPr="00357912" w:rsidRDefault="00E25319">
      <w:pPr>
        <w:spacing w:after="120"/>
      </w:pPr>
      <w:r w:rsidRPr="00357912">
        <w:t>Workspace Awareness, Distributed Version Control</w:t>
      </w:r>
      <w:r w:rsidR="008B197E" w:rsidRPr="00357912">
        <w:t>.</w:t>
      </w:r>
    </w:p>
    <w:p w14:paraId="4EC10642" w14:textId="77777777" w:rsidR="008B197E" w:rsidRPr="00357912" w:rsidRDefault="008B197E">
      <w:pPr>
        <w:pStyle w:val="Ttulo1"/>
        <w:spacing w:before="120"/>
      </w:pPr>
      <w:r w:rsidRPr="00357912">
        <w:t>INTRODUCTION</w:t>
      </w:r>
    </w:p>
    <w:p w14:paraId="5E1A0391" w14:textId="77777777" w:rsidR="000F7A30" w:rsidRPr="00357912" w:rsidRDefault="000F7A30" w:rsidP="000F7A30">
      <w:pPr>
        <w:framePr w:w="4678" w:h="1979" w:hRule="exact" w:hSpace="187" w:wrap="around" w:vAnchor="page" w:hAnchor="page" w:x="1158" w:y="12600" w:anchorLock="1"/>
        <w:rPr>
          <w:iCs/>
        </w:rPr>
      </w:pPr>
    </w:p>
    <w:p w14:paraId="2707B99A" w14:textId="115B2078" w:rsidR="000F7A30" w:rsidRPr="00357912" w:rsidRDefault="002A046A" w:rsidP="00F5237E">
      <w:pPr>
        <w:pStyle w:val="EstiloRecuodecorpodetextoPrimeiralinha0cmDepoisde"/>
      </w:pPr>
      <w:r w:rsidRPr="00357912">
        <w:t xml:space="preserve">Version Control Systems (VCS) date back to the 70s, when SCCS emerged </w:t>
      </w:r>
      <w:r w:rsidR="00F04BE5" w:rsidRPr="00357912">
        <w:fldChar w:fldCharType="begin"/>
      </w:r>
      <w:r w:rsidR="00FD1351">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F04BE5" w:rsidRPr="00357912">
        <w:fldChar w:fldCharType="separate"/>
      </w:r>
      <w:r w:rsidR="00FD1351" w:rsidRPr="00FD1351">
        <w:t>[23]</w:t>
      </w:r>
      <w:r w:rsidR="00F04BE5" w:rsidRPr="00357912">
        <w:fldChar w:fldCharType="end"/>
      </w:r>
      <w:r w:rsidR="00E25319" w:rsidRPr="00357912">
        <w:t>.</w:t>
      </w:r>
      <w:r w:rsidRPr="00357912">
        <w:t xml:space="preserve"> Their primary purpose is to keep software development under control </w:t>
      </w:r>
      <w:r w:rsidR="00F04BE5" w:rsidRPr="00357912">
        <w:fldChar w:fldCharType="begin"/>
      </w:r>
      <w:r w:rsidR="00FD1351">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FD1351" w:rsidRPr="00FD1351">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SCCS and RCS </w:t>
      </w:r>
      <w:r w:rsidR="00F04BE5" w:rsidRPr="00357912">
        <w:fldChar w:fldCharType="begin"/>
      </w:r>
      <w:r w:rsidR="00FD1351">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FD1351" w:rsidRPr="00FD1351">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FD1351" w:rsidRPr="00FD1351">
        <w:t>[4]</w:t>
      </w:r>
      <w:r w:rsidR="00F04BE5" w:rsidRPr="00357912">
        <w:fldChar w:fldCharType="end"/>
      </w:r>
      <w:r w:rsidRPr="00357912">
        <w:t xml:space="preserve"> and Subversion </w:t>
      </w:r>
      <w:r w:rsidR="00F04BE5" w:rsidRPr="00357912">
        <w:fldChar w:fldCharType="begin"/>
      </w:r>
      <w:r w:rsidR="00FD1351">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FD1351" w:rsidRPr="00FD1351">
        <w:t>[8]</w:t>
      </w:r>
      <w:r w:rsidR="00F04BE5" w:rsidRPr="00357912">
        <w:fldChar w:fldCharType="end"/>
      </w:r>
      <w:r w:rsidRPr="00357912">
        <w:t xml:space="preserve">). More recently, distributed VCSs (DVCS) arose (e.g., Git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FD1351" w:rsidRPr="00FD1351">
        <w:t>[6]</w:t>
      </w:r>
      <w:r w:rsidR="00F04BE5" w:rsidRPr="00357912">
        <w:fldChar w:fldCharType="end"/>
      </w:r>
      <w:r w:rsidRPr="00357912">
        <w:t xml:space="preserve"> and Mercurial </w:t>
      </w:r>
      <w:r w:rsidR="00F04BE5" w:rsidRPr="00357912">
        <w:fldChar w:fldCharType="begin"/>
      </w:r>
      <w:r w:rsidR="00FD1351">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FD1351" w:rsidRPr="00FD1351">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D1351">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FD1351" w:rsidRPr="00FD1351">
        <w:t>[11]</w:t>
      </w:r>
      <w:r w:rsidR="00F04BE5" w:rsidRPr="00357912">
        <w:fldChar w:fldCharType="end"/>
      </w:r>
      <w:r w:rsidRPr="00357912">
        <w:t xml:space="preserve">, Git and Github com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DVCSs in the open source </w:t>
      </w:r>
      <w:r w:rsidR="000F7A30" w:rsidRPr="00357912">
        <w:t>community.</w:t>
      </w:r>
    </w:p>
    <w:p w14:paraId="6E68204F" w14:textId="0AB1E607"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alrad and Strom </w:t>
      </w:r>
      <w:r w:rsidRPr="00357912">
        <w:fldChar w:fldCharType="begin"/>
      </w:r>
      <w:r w:rsidR="00FD1351">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FD1351" w:rsidRPr="00FD1351">
        <w:t>[30]</w:t>
      </w:r>
      <w:r w:rsidRPr="00357912">
        <w:fldChar w:fldCharType="end"/>
      </w:r>
      <w:r w:rsidRPr="00357912">
        <w:t xml:space="preserve">, creating branches in VCSs is essential to software development because it enables concurrent development, allowing the maintenance of different versions of a system, the customization to different platforms/customers, among other features. DVCSs include better </w:t>
      </w:r>
      <w:r w:rsidRPr="00357912">
        <w:t xml:space="preserve">support for working with branches </w:t>
      </w:r>
      <w:r w:rsidRPr="00357912">
        <w:fldChar w:fldCharType="begin"/>
      </w:r>
      <w:r w:rsidR="00FD1351">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FD1351" w:rsidRPr="00FD1351">
        <w:t>[20]</w:t>
      </w:r>
      <w:r w:rsidRPr="00357912">
        <w:fldChar w:fldCharType="end"/>
      </w:r>
      <w:r w:rsidRPr="00357912">
        <w:t>, turning the branch creation into a recurring pattern, no matter if this creation is explicitly done by executing a “branch” command or implicitly when a repository is cloned.</w:t>
      </w:r>
    </w:p>
    <w:p w14:paraId="2BAC6EF6" w14:textId="4C3B91D5"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D1351">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FD1351" w:rsidRPr="00FD1351">
        <w:t>[18]</w:t>
      </w:r>
      <w:r w:rsidRPr="00357912">
        <w:fldChar w:fldCharType="end"/>
      </w:r>
      <w:r w:rsidRPr="00357912">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D1351">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FD1351" w:rsidRPr="00FD1351">
        <w:t>[22]</w:t>
      </w:r>
      <w:r w:rsidRPr="00357912">
        <w:fldChar w:fldCharType="end"/>
      </w:r>
      <w:r w:rsidRPr="00357912">
        <w:t xml:space="preserve">, concurrent development increases the number of defects in software. Besides, Silva et al. </w:t>
      </w:r>
      <w:r w:rsidRPr="00357912">
        <w:fldChar w:fldCharType="begin"/>
      </w:r>
      <w:r w:rsidR="00FD1351">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357912">
        <w:fldChar w:fldCharType="begin"/>
      </w:r>
      <w:r w:rsidR="00FD1351">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Pr="00357912">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1299B60" w14:textId="5E96D191" w:rsidR="000F7A30" w:rsidRPr="00357912" w:rsidRDefault="000F7A30" w:rsidP="00F5237E">
      <w:pPr>
        <w:pStyle w:val="EstiloRecuodecorpodetextoPrimeiralinha0cmDepoisde"/>
      </w:pPr>
      <w:r w:rsidRPr="00357912">
        <w:t xml:space="preserve">By enabling repository clones, DVCSs expand the branching possibilities discussed by Appleton et al. </w:t>
      </w:r>
      <w:r w:rsidRPr="00357912">
        <w:fldChar w:fldCharType="begin"/>
      </w:r>
      <w:r w:rsidR="00FD1351">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FD1351" w:rsidRPr="00FD1351">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w:t>
      </w:r>
      <w:r w:rsidR="00751E04" w:rsidRPr="00357912">
        <w:t>gy found in c</w:t>
      </w:r>
      <w:r w:rsidRPr="00357912">
        <w:t xml:space="preserve">entralized </w:t>
      </w:r>
      <w:r w:rsidR="00751E04" w:rsidRPr="00357912">
        <w:t>VCS</w:t>
      </w:r>
      <w:r w:rsidRPr="00357912">
        <w:t xml:space="preserve">. </w:t>
      </w:r>
    </w:p>
    <w:p w14:paraId="043A7AB6" w14:textId="49C93041"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Palantir </w:t>
      </w:r>
      <w:r w:rsidRPr="00357912">
        <w:fldChar w:fldCharType="begin"/>
      </w:r>
      <w:r w:rsidR="00FD1351">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FD1351" w:rsidRPr="00FD1351">
        <w:t>[24]</w:t>
      </w:r>
      <w:r w:rsidRPr="00357912">
        <w:fldChar w:fldCharType="end"/>
      </w:r>
      <w:r w:rsidRPr="00357912">
        <w:t xml:space="preserve">, FASTDash </w:t>
      </w:r>
      <w:r w:rsidRPr="00357912">
        <w:fldChar w:fldCharType="begin"/>
      </w:r>
      <w:r w:rsidR="00FD1351">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FD1351" w:rsidRPr="00FD1351">
        <w:t>[2]</w:t>
      </w:r>
      <w:r w:rsidRPr="00357912">
        <w:fldChar w:fldCharType="end"/>
      </w:r>
      <w:r w:rsidRPr="00357912">
        <w:t xml:space="preserve">, Lighthouse </w:t>
      </w:r>
      <w:r w:rsidRPr="00357912">
        <w:fldChar w:fldCharType="begin"/>
      </w:r>
      <w:r w:rsidR="00FD1351">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CollabVS </w:t>
      </w:r>
      <w:r w:rsidRPr="00357912">
        <w:fldChar w:fldCharType="begin"/>
      </w:r>
      <w:r w:rsidR="00FD1351">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FD1351" w:rsidRPr="00FD1351">
        <w:t>[9]</w:t>
      </w:r>
      <w:r w:rsidRPr="00357912">
        <w:fldChar w:fldCharType="end"/>
      </w:r>
      <w:r w:rsidRPr="00357912">
        <w:t xml:space="preserve">, Safe-Commit </w:t>
      </w:r>
      <w:r w:rsidRPr="00357912">
        <w:fldChar w:fldCharType="begin"/>
      </w:r>
      <w:r w:rsidR="00FD1351">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FD1351" w:rsidRPr="00FD1351">
        <w:t>[31]</w:t>
      </w:r>
      <w:r w:rsidRPr="00357912">
        <w:fldChar w:fldCharType="end"/>
      </w:r>
      <w:r w:rsidRPr="00357912">
        <w:t xml:space="preserve">, Crystal </w:t>
      </w:r>
      <w:r w:rsidRPr="00357912">
        <w:fldChar w:fldCharType="begin"/>
      </w:r>
      <w:r w:rsidR="00FD1351">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006A32E2" w:rsidRPr="00357912">
        <w:t>,</w:t>
      </w:r>
      <w:r w:rsidRPr="00357912">
        <w:t xml:space="preserve"> and WeCode </w:t>
      </w:r>
      <w:r w:rsidRPr="00357912">
        <w:fldChar w:fldCharType="begin"/>
      </w:r>
      <w:r w:rsidR="00FD1351">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FD1351" w:rsidRPr="00FD1351">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i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r w:rsidR="0039461E" w:rsidRPr="00357912">
        <w:t>DyeVC</w:t>
      </w:r>
      <w:r w:rsidR="0039461E" w:rsidRPr="00357912">
        <w:rPr>
          <w:vertAlign w:val="superscript"/>
        </w:rPr>
        <w:footnoteReference w:id="1"/>
      </w:r>
      <w:r w:rsidR="0039461E" w:rsidRPr="00357912">
        <w:t xml:space="preserve">, </w:t>
      </w:r>
      <w:r w:rsidRPr="00357912">
        <w:t xml:space="preserve">a novel monitoring and visualization approach for </w:t>
      </w:r>
      <w:r w:rsidRPr="00357912">
        <w:lastRenderedPageBreak/>
        <w:t>DVCS that gathers information about different repositories and presents them visually to the user</w:t>
      </w:r>
      <w:r w:rsidR="0039461E" w:rsidRPr="00357912">
        <w:t>.</w:t>
      </w:r>
      <w:r w:rsidR="000F7A30" w:rsidRPr="00357912">
        <w:t xml:space="preserve">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690B7560" w14:textId="19009BAD" w:rsidR="000F7A30" w:rsidRPr="00357912" w:rsidRDefault="000F7A30" w:rsidP="00F5237E">
      <w:pPr>
        <w:pStyle w:val="EstiloRecuodecorpodetextoPrimeiralinha0cmDepoisde"/>
      </w:pPr>
      <w:r w:rsidRPr="00357912">
        <w:t xml:space="preserve">This paper expands the concepts presented in a previous workshop paper </w:t>
      </w:r>
      <w:r w:rsidRPr="00357912">
        <w:fldChar w:fldCharType="begin"/>
      </w:r>
      <w:r w:rsidR="00FD1351">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FD1351" w:rsidRPr="00FD1351">
        <w:t>[5]</w:t>
      </w:r>
      <w:r w:rsidRPr="00357912">
        <w:fldChar w:fldCharType="end"/>
      </w:r>
      <w:r w:rsidRPr="00357912">
        <w:t xml:space="preserve"> by including a more thoroughly discussion about our approach, such as how we depict the dependencies among the repositories in a project. It also includes the evaluation of DyeVC over open source projects and the results of an observational study and a</w:t>
      </w:r>
      <w:r w:rsidR="006A2139" w:rsidRPr="00357912">
        <w:t xml:space="preserve"> benchmark over DyeVC.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3F09A3">
        <w:t>2</w:t>
      </w:r>
      <w:r w:rsidR="001927C2" w:rsidRPr="00357912">
        <w:fldChar w:fldCharType="end"/>
      </w:r>
      <w:r w:rsidR="001927C2" w:rsidRPr="00357912">
        <w:t xml:space="preserve"> </w:t>
      </w:r>
      <w:r w:rsidRPr="00357912">
        <w:t xml:space="preserve">presents the DyeVC approach. Section </w:t>
      </w:r>
      <w:r w:rsidR="001927C2" w:rsidRPr="00357912">
        <w:fldChar w:fldCharType="begin"/>
      </w:r>
      <w:r w:rsidR="001927C2" w:rsidRPr="00357912">
        <w:instrText xml:space="preserve"> REF _Ref447919087 \r \h </w:instrText>
      </w:r>
      <w:r w:rsidR="001927C2" w:rsidRPr="00357912">
        <w:fldChar w:fldCharType="separate"/>
      </w:r>
      <w:r w:rsidR="003F09A3">
        <w:rPr>
          <w:b/>
          <w:bCs/>
          <w:lang w:val="pt-BR"/>
        </w:rPr>
        <w:t>Erro! Fonte de referência não encontrada.</w:t>
      </w:r>
      <w:r w:rsidR="001927C2" w:rsidRPr="00357912">
        <w:fldChar w:fldCharType="end"/>
      </w:r>
      <w:r w:rsidR="001927C2" w:rsidRPr="00357912">
        <w:t xml:space="preserve"> </w:t>
      </w:r>
      <w:r w:rsidRPr="00357912">
        <w:t xml:space="preserve">presents the technologies used in our prototype implementation. Section </w:t>
      </w:r>
      <w:r w:rsidR="001B5E80" w:rsidRPr="00357912">
        <w:fldChar w:fldCharType="begin"/>
      </w:r>
      <w:r w:rsidR="001B5E80" w:rsidRPr="00357912">
        <w:instrText xml:space="preserve"> REF _Ref447919103 \r \h </w:instrText>
      </w:r>
      <w:r w:rsidR="001B5E80" w:rsidRPr="00357912">
        <w:fldChar w:fldCharType="separate"/>
      </w:r>
      <w:r w:rsidR="003F09A3">
        <w:rPr>
          <w:b/>
          <w:bCs/>
          <w:lang w:val="pt-BR"/>
        </w:rPr>
        <w:t>Erro! Fonte de referência não encontrada.</w:t>
      </w:r>
      <w:r w:rsidR="001B5E80" w:rsidRPr="00357912">
        <w:fldChar w:fldCharType="end"/>
      </w:r>
      <w:r w:rsidR="001B5E80" w:rsidRPr="00357912">
        <w:t xml:space="preserve"> </w:t>
      </w:r>
      <w:r w:rsidRPr="00357912">
        <w:t xml:space="preserve">shows the evaluation of DyeVC. Section </w:t>
      </w:r>
      <w:r w:rsidR="001B5E80" w:rsidRPr="00357912">
        <w:fldChar w:fldCharType="begin"/>
      </w:r>
      <w:r w:rsidR="001B5E80" w:rsidRPr="00357912">
        <w:instrText xml:space="preserve"> REF _Ref447919115 \r \h </w:instrText>
      </w:r>
      <w:r w:rsidR="001B5E80" w:rsidRPr="00357912">
        <w:fldChar w:fldCharType="separate"/>
      </w:r>
      <w:r w:rsidR="003F09A3">
        <w:t>5</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3F09A3">
        <w:t>6</w:t>
      </w:r>
      <w:r w:rsidR="00C33732" w:rsidRPr="00357912">
        <w:fldChar w:fldCharType="end"/>
      </w:r>
      <w:r w:rsidR="00C33732" w:rsidRPr="00357912">
        <w:t xml:space="preserve"> </w:t>
      </w:r>
      <w:r w:rsidRPr="00357912">
        <w:t xml:space="preserve">concludes the paper and presents some future work. </w:t>
      </w:r>
    </w:p>
    <w:p w14:paraId="77A2D025" w14:textId="77777777" w:rsidR="000F7A30" w:rsidRPr="00357912" w:rsidRDefault="000F7A30" w:rsidP="000C39EB">
      <w:pPr>
        <w:pStyle w:val="Ttulo1"/>
        <w:spacing w:before="120"/>
      </w:pPr>
      <w:bookmarkStart w:id="1" w:name="_Ref447919075"/>
      <w:r w:rsidRPr="00357912">
        <w:t>DYEVC APPROACH</w:t>
      </w:r>
      <w:bookmarkEnd w:id="1"/>
    </w:p>
    <w:p w14:paraId="3C180757" w14:textId="4A44EF34" w:rsidR="000F7A30" w:rsidRPr="00357912" w:rsidRDefault="000F7A30" w:rsidP="00F5237E">
      <w:pPr>
        <w:pStyle w:val="EstiloRecuodecorpodetextoPrimeiralinha0cmDepoisde"/>
      </w:pPr>
      <w:r w:rsidRPr="00357912">
        <w:t xml:space="preserve">Aiming at supporting both developers and repository administrators </w:t>
      </w:r>
      <w:r w:rsidR="006A2139" w:rsidRPr="00357912">
        <w:t>in</w:t>
      </w:r>
      <w:r w:rsidRPr="00357912">
        <w:t xml:space="preserve">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00DE5DAA" w14:textId="77777777" w:rsidR="000F7A30" w:rsidRPr="00357912" w:rsidRDefault="000F7A30" w:rsidP="000F7A30">
      <w:pPr>
        <w:pStyle w:val="Ttulo2"/>
      </w:pPr>
      <w:bookmarkStart w:id="2" w:name="_Ref447914299"/>
      <w:r w:rsidRPr="00357912">
        <w:t>Information Gathering</w:t>
      </w:r>
      <w:bookmarkEnd w:id="2"/>
    </w:p>
    <w:p w14:paraId="6DBBFA0D" w14:textId="3442D94A" w:rsidR="000F7A30" w:rsidRPr="00357912" w:rsidRDefault="000F7A30" w:rsidP="00F5237E">
      <w:pPr>
        <w:pStyle w:val="EstiloRecuodecorpodetextoPrimeiralinha0cmDepoisde"/>
      </w:pPr>
      <w:r w:rsidRPr="00357912">
        <w:t xml:space="preserve">DyeVC continuously gathers information from interrelated clones, starting from clones registered by the user. For each registered clone </w:t>
      </w:r>
      <w:r w:rsidRPr="00357912">
        <w:rPr>
          <w:i/>
        </w:rPr>
        <w:t>rep</w:t>
      </w:r>
      <w:r w:rsidRPr="00357912">
        <w:t xml:space="preserve">, DyeVC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As shown in</w:t>
      </w:r>
      <w:r w:rsidR="00A92A59" w:rsidRPr="00357912">
        <w:t xml:space="preserve"> </w:t>
      </w:r>
      <w:r w:rsidR="00A92A59" w:rsidRPr="00357912">
        <w:fldChar w:fldCharType="begin"/>
      </w:r>
      <w:r w:rsidR="00A92A59" w:rsidRPr="00357912">
        <w:instrText xml:space="preserve"> REF _Ref447910183 \h </w:instrText>
      </w:r>
      <w:r w:rsidR="00A92A59" w:rsidRPr="00357912">
        <w:fldChar w:fldCharType="separate"/>
      </w:r>
      <w:r w:rsidR="003F09A3">
        <w:t xml:space="preserve">Figure </w:t>
      </w:r>
      <w:r w:rsidR="003F09A3">
        <w:rPr>
          <w:noProof/>
        </w:rPr>
        <w:t>1</w:t>
      </w:r>
      <w:r w:rsidR="00A92A59" w:rsidRPr="00357912">
        <w:fldChar w:fldCharType="end"/>
      </w:r>
      <w:r w:rsidRPr="00357912">
        <w:t>, data is gathered by DyeVC instances running at each user machine and is stored in a central document database. This way, information from one DyeVC instance is made available to every other instance in the topology.</w:t>
      </w:r>
    </w:p>
    <w:p w14:paraId="5F74C6DF" w14:textId="6DE96970" w:rsidR="00A92A59" w:rsidRPr="00357912" w:rsidRDefault="0039461E"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41856" behindDoc="0" locked="1" layoutInCell="1" allowOverlap="0" wp14:anchorId="29F1F700" wp14:editId="28645B5C">
                <wp:simplePos x="0" y="0"/>
                <wp:positionH relativeFrom="margin">
                  <wp:align>left</wp:align>
                </wp:positionH>
                <wp:positionV relativeFrom="margin">
                  <wp:align>bottom</wp:align>
                </wp:positionV>
                <wp:extent cx="3052800" cy="1699200"/>
                <wp:effectExtent l="0" t="0" r="0" b="3175"/>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800" cy="16992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38C57B" w14:textId="77777777" w:rsidR="008E6416" w:rsidRDefault="008E6416" w:rsidP="00A92A59">
                            <w:pPr>
                              <w:keepNext/>
                              <w:jc w:val="center"/>
                            </w:pPr>
                            <w:r w:rsidRPr="000E44CC">
                              <w:rPr>
                                <w:rFonts w:ascii="Calibri" w:hAnsi="Calibri"/>
                                <w:noProof/>
                                <w:lang w:val="pt-BR" w:eastAsia="pt-BR"/>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6E402DF2" w:rsidR="008E6416" w:rsidRPr="00F51408" w:rsidRDefault="008E6416" w:rsidP="00A92A59">
                            <w:pPr>
                              <w:pStyle w:val="Legenda"/>
                              <w:rPr>
                                <w:rFonts w:cs="Times New Roman"/>
                                <w:szCs w:val="20"/>
                                <w:lang w:eastAsia="en-US"/>
                              </w:rPr>
                            </w:pPr>
                            <w:bookmarkStart w:id="3" w:name="_Ref447910183"/>
                            <w:r>
                              <w:t xml:space="preserve">Figure </w:t>
                            </w:r>
                            <w:r w:rsidR="002D27DD">
                              <w:fldChar w:fldCharType="begin"/>
                            </w:r>
                            <w:r w:rsidR="002D27DD">
                              <w:instrText xml:space="preserve"> SEQ Figure \* ARABIC </w:instrText>
                            </w:r>
                            <w:r w:rsidR="002D27DD">
                              <w:fldChar w:fldCharType="separate"/>
                            </w:r>
                            <w:r w:rsidR="003F09A3">
                              <w:rPr>
                                <w:noProof/>
                              </w:rPr>
                              <w:t>1</w:t>
                            </w:r>
                            <w:r w:rsidR="002D27DD">
                              <w:rPr>
                                <w:noProof/>
                              </w:rPr>
                              <w:fldChar w:fldCharType="end"/>
                            </w:r>
                            <w:bookmarkEnd w:id="3"/>
                            <w:r>
                              <w:t>. Overview of DyeVC</w:t>
                            </w:r>
                          </w:p>
                          <w:p w14:paraId="387FDA64" w14:textId="77777777" w:rsidR="008E6416" w:rsidRDefault="008E6416" w:rsidP="000F7A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9F1F700" id="_x0000_t202" coordsize="21600,21600" o:spt="202" path="m,l,21600r21600,l21600,xe">
                <v:stroke joinstyle="miter"/>
                <v:path gradientshapeok="t" o:connecttype="rect"/>
              </v:shapetype>
              <v:shape id="Text Box 13" o:spid="_x0000_s1026" type="#_x0000_t202" style="position:absolute;left:0;text-align:left;margin-left:0;margin-top:0;width:240.4pt;height:133.8pt;z-index:25164185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" o:allowoverlap="f" stroked="f">
                <v:textbox>
                  <w:txbxContent>
                    <w:p w14:paraId="1038C57B" w14:textId="77777777" w:rsidR="008E6416" w:rsidRDefault="008E6416" w:rsidP="00A92A59">
                      <w:pPr>
                        <w:keepNext/>
                        <w:jc w:val="center"/>
                      </w:pPr>
                      <w:r w:rsidRPr="000E44CC">
                        <w:rPr>
                          <w:rFonts w:ascii="Calibri" w:hAnsi="Calibri"/>
                          <w:noProof/>
                          <w:lang w:val="pt-BR" w:eastAsia="pt-BR"/>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6E402DF2" w:rsidR="008E6416" w:rsidRPr="00F51408" w:rsidRDefault="008E6416" w:rsidP="00A92A59">
                      <w:pPr>
                        <w:pStyle w:val="Legenda"/>
                        <w:rPr>
                          <w:rFonts w:cs="Times New Roman"/>
                          <w:szCs w:val="20"/>
                          <w:lang w:eastAsia="en-US"/>
                        </w:rPr>
                      </w:pPr>
                      <w:bookmarkStart w:id="4" w:name="_Ref447910183"/>
                      <w:r>
                        <w:t xml:space="preserve">Figure </w:t>
                      </w:r>
                      <w:r w:rsidR="002D27DD">
                        <w:fldChar w:fldCharType="begin"/>
                      </w:r>
                      <w:r w:rsidR="002D27DD">
                        <w:instrText xml:space="preserve"> SEQ Figure \* ARABIC </w:instrText>
                      </w:r>
                      <w:r w:rsidR="002D27DD">
                        <w:fldChar w:fldCharType="separate"/>
                      </w:r>
                      <w:r w:rsidR="003F09A3">
                        <w:rPr>
                          <w:noProof/>
                        </w:rPr>
                        <w:t>1</w:t>
                      </w:r>
                      <w:r w:rsidR="002D27DD">
                        <w:rPr>
                          <w:noProof/>
                        </w:rPr>
                        <w:fldChar w:fldCharType="end"/>
                      </w:r>
                      <w:bookmarkEnd w:id="4"/>
                      <w:r>
                        <w:t>. Overview of DyeVC</w:t>
                      </w:r>
                    </w:p>
                    <w:p w14:paraId="387FDA64" w14:textId="77777777" w:rsidR="008E6416" w:rsidRDefault="008E6416" w:rsidP="000F7A30"/>
                  </w:txbxContent>
                </v:textbox>
                <w10:wrap type="square" anchorx="margin" anchory="margin"/>
                <w10:anchorlock/>
              </v:shape>
            </w:pict>
          </mc:Fallback>
        </mc:AlternateContent>
      </w:r>
      <w:r w:rsidR="00A92A59" w:rsidRPr="00357912">
        <w:t>DyeVC gathers information from register</w:t>
      </w:r>
      <w:r w:rsidR="006F7EB8" w:rsidRPr="00357912">
        <w:t>ed clones in the user’s machine</w:t>
      </w:r>
      <w:r w:rsidR="00A92A59" w:rsidRPr="00357912">
        <w:t xml:space="preserve"> </w:t>
      </w:r>
      <w:r w:rsidR="00310BFB" w:rsidRPr="00357912">
        <w:t xml:space="preserve">and </w:t>
      </w:r>
      <w:r w:rsidR="00A92A59" w:rsidRPr="00357912">
        <w:t xml:space="preserve">also from their peers, which are clones that communicate with </w:t>
      </w:r>
      <w:r w:rsidR="00310BFB" w:rsidRPr="00357912">
        <w:t>them</w:t>
      </w:r>
      <w:r w:rsidR="00A92A59" w:rsidRPr="00357912">
        <w:t>. Since there is a communication path between a registered clone and its peers (either to push or pull data), we are able to analyze the commits that exist in these peers.</w:t>
      </w:r>
      <w:bookmarkStart w:id="5" w:name="_Ref384931870"/>
      <w:bookmarkEnd w:id="5"/>
      <w:r w:rsidR="00A92A59" w:rsidRPr="00357912">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w:t>
      </w:r>
      <w:r w:rsidR="006F7EB8" w:rsidRPr="00357912">
        <w:t>More d</w:t>
      </w:r>
      <w:r w:rsidR="00A92A59"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3F09A3">
        <w:t>2.3</w:t>
      </w:r>
      <w:r w:rsidR="00A278DA" w:rsidRPr="00357912">
        <w:fldChar w:fldCharType="end"/>
      </w:r>
      <w:r w:rsidR="00A92A59" w:rsidRPr="00357912">
        <w:t>.</w:t>
      </w:r>
    </w:p>
    <w:p w14:paraId="1DFE5206" w14:textId="66A77032" w:rsidR="002461E1" w:rsidRPr="00357912" w:rsidRDefault="00B70A27"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63360" behindDoc="1" locked="1" layoutInCell="1" allowOverlap="0" wp14:anchorId="2DFD0079" wp14:editId="78420081">
                <wp:simplePos x="0" y="0"/>
                <wp:positionH relativeFrom="margin">
                  <wp:align>right</wp:align>
                </wp:positionH>
                <wp:positionV relativeFrom="margin">
                  <wp:align>top</wp:align>
                </wp:positionV>
                <wp:extent cx="3052445" cy="2649220"/>
                <wp:effectExtent l="0" t="0" r="0" b="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492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FABA4B" w14:textId="77777777" w:rsidR="008E6416" w:rsidRDefault="008E6416"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5973A5A5" w:rsidR="008E6416" w:rsidRDefault="008E6416" w:rsidP="00127345">
                            <w:pPr>
                              <w:pStyle w:val="Legenda"/>
                            </w:pPr>
                            <w:bookmarkStart w:id="6" w:name="_Ref447910457"/>
                            <w:r>
                              <w:t xml:space="preserve">Figure </w:t>
                            </w:r>
                            <w:r w:rsidR="002D27DD">
                              <w:fldChar w:fldCharType="begin"/>
                            </w:r>
                            <w:r w:rsidR="002D27DD">
                              <w:instrText xml:space="preserve"> SEQ Figure \* ARABIC </w:instrText>
                            </w:r>
                            <w:r w:rsidR="002D27DD">
                              <w:fldChar w:fldCharType="separate"/>
                            </w:r>
                            <w:r w:rsidR="003F09A3">
                              <w:rPr>
                                <w:noProof/>
                              </w:rPr>
                              <w:t>2</w:t>
                            </w:r>
                            <w:r w:rsidR="002D27DD">
                              <w:rPr>
                                <w:noProof/>
                              </w:rPr>
                              <w:fldChar w:fldCharType="end"/>
                            </w:r>
                            <w:bookmarkEnd w:id="6"/>
                            <w:r>
                              <w:t>. Meta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D0079" id="Text Box 15" o:spid="_x0000_s1027" type="#_x0000_t202" style="position:absolute;left:0;text-align:left;margin-left:189.15pt;margin-top:0;width:240.35pt;height:208.6pt;z-index:-25165312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" o:allowoverlap="f" stroked="f">
                <v:textbox>
                  <w:txbxContent>
                    <w:p w14:paraId="7AFABA4B" w14:textId="77777777" w:rsidR="008E6416" w:rsidRDefault="008E6416"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5973A5A5" w:rsidR="008E6416" w:rsidRDefault="008E6416" w:rsidP="00127345">
                      <w:pPr>
                        <w:pStyle w:val="Legenda"/>
                      </w:pPr>
                      <w:bookmarkStart w:id="7" w:name="_Ref447910457"/>
                      <w:r>
                        <w:t xml:space="preserve">Figure </w:t>
                      </w:r>
                      <w:r w:rsidR="002D27DD">
                        <w:fldChar w:fldCharType="begin"/>
                      </w:r>
                      <w:r w:rsidR="002D27DD">
                        <w:instrText xml:space="preserve"> SEQ Figure \* ARABIC </w:instrText>
                      </w:r>
                      <w:r w:rsidR="002D27DD">
                        <w:fldChar w:fldCharType="separate"/>
                      </w:r>
                      <w:r w:rsidR="003F09A3">
                        <w:rPr>
                          <w:noProof/>
                        </w:rPr>
                        <w:t>2</w:t>
                      </w:r>
                      <w:r w:rsidR="002D27DD">
                        <w:rPr>
                          <w:noProof/>
                        </w:rPr>
                        <w:fldChar w:fldCharType="end"/>
                      </w:r>
                      <w:bookmarkEnd w:id="7"/>
                      <w:r>
                        <w:t>. Metamodel used to store DyeVC data</w:t>
                      </w:r>
                    </w:p>
                  </w:txbxContent>
                </v:textbox>
                <w10:wrap type="square" anchorx="margin" anchory="margin"/>
                <w10:anchorlock/>
              </v:shape>
            </w:pict>
          </mc:Fallback>
        </mc:AlternateContent>
      </w:r>
      <w:r w:rsidR="002461E1" w:rsidRPr="00357912">
        <w:t xml:space="preserve">Data stored at the central database follows the </w:t>
      </w:r>
      <w:r w:rsidR="00B822D9" w:rsidRPr="00357912">
        <w:t>metamodel</w:t>
      </w:r>
      <w:r w:rsidR="002461E1" w:rsidRPr="00357912">
        <w:t xml:space="preserve"> presented in </w:t>
      </w:r>
      <w:r w:rsidR="002461E1" w:rsidRPr="00357912">
        <w:fldChar w:fldCharType="begin"/>
      </w:r>
      <w:r w:rsidR="002461E1" w:rsidRPr="00357912">
        <w:instrText xml:space="preserve"> REF _Ref447910457 \h </w:instrText>
      </w:r>
      <w:r w:rsidR="002461E1" w:rsidRPr="00357912">
        <w:fldChar w:fldCharType="separate"/>
      </w:r>
      <w:r w:rsidR="003F09A3">
        <w:t xml:space="preserve">Figure </w:t>
      </w:r>
      <w:r w:rsidR="003F09A3">
        <w:rPr>
          <w:noProof/>
        </w:rPr>
        <w:t>2</w:t>
      </w:r>
      <w:r w:rsidR="002461E1" w:rsidRPr="00357912">
        <w:fldChar w:fldCharType="end"/>
      </w:r>
      <w:r w:rsidR="002461E1" w:rsidRPr="00357912">
        <w:t xml:space="preserve">. A </w:t>
      </w:r>
      <w:r w:rsidR="002461E1" w:rsidRPr="00357912">
        <w:rPr>
          <w:i/>
        </w:rPr>
        <w:t>Project</w:t>
      </w:r>
      <w:r w:rsidR="002461E1" w:rsidRPr="00357912">
        <w:t xml:space="preserve"> groups repository clones of the same system. Clones are stored as </w:t>
      </w:r>
      <w:r w:rsidR="002461E1" w:rsidRPr="00357912">
        <w:rPr>
          <w:i/>
        </w:rPr>
        <w:t>RepositoryInfo</w:t>
      </w:r>
      <w:r w:rsidR="002461E1" w:rsidRPr="00357912">
        <w:t xml:space="preserve"> and are identified by an id and a meaningful clone name provided by the user. A </w:t>
      </w:r>
      <w:r w:rsidR="002461E1" w:rsidRPr="00357912">
        <w:rPr>
          <w:i/>
        </w:rPr>
        <w:t>RepositoryInfo</w:t>
      </w:r>
      <w:r w:rsidR="002461E1" w:rsidRPr="00357912">
        <w:t xml:space="preserve"> has a list of clones to which it pushes </w:t>
      </w:r>
      <w:r w:rsidR="00B822D9" w:rsidRPr="00357912">
        <w:t>data</w:t>
      </w:r>
      <w:r w:rsidR="002461E1" w:rsidRPr="00357912">
        <w:t xml:space="preserve"> and a list of clones from which it pulls </w:t>
      </w:r>
      <w:r w:rsidR="00B822D9" w:rsidRPr="00357912">
        <w:t>data</w:t>
      </w:r>
      <w:r w:rsidR="002461E1" w:rsidRPr="00357912">
        <w:t xml:space="preserve">. These lists are represented respectively by the self-associations </w:t>
      </w:r>
      <w:r w:rsidR="002461E1" w:rsidRPr="00357912">
        <w:rPr>
          <w:i/>
        </w:rPr>
        <w:t>pushesTo</w:t>
      </w:r>
      <w:r w:rsidR="002461E1" w:rsidRPr="00357912">
        <w:t xml:space="preserve"> and </w:t>
      </w:r>
      <w:r w:rsidR="002461E1" w:rsidRPr="00357912">
        <w:rPr>
          <w:i/>
        </w:rPr>
        <w:t>pullsFrom</w:t>
      </w:r>
      <w:r w:rsidR="002461E1" w:rsidRPr="00357912">
        <w:t xml:space="preserve">. Finally, a </w:t>
      </w:r>
      <w:r w:rsidR="002461E1" w:rsidRPr="00357912">
        <w:rPr>
          <w:i/>
        </w:rPr>
        <w:t>RepositoryInfo</w:t>
      </w:r>
      <w:r w:rsidR="002461E1" w:rsidRPr="00357912">
        <w:t xml:space="preserve"> stores the hostname where it resides (e.g., a server name or </w:t>
      </w:r>
      <w:r w:rsidR="002461E1" w:rsidRPr="00357912">
        <w:rPr>
          <w:i/>
        </w:rPr>
        <w:t>localhost</w:t>
      </w:r>
      <w:r w:rsidR="002461E1" w:rsidRPr="00357912">
        <w:t>) and its path (be it an operating system path or a URL).</w:t>
      </w:r>
    </w:p>
    <w:p w14:paraId="409D7111" w14:textId="2BA8992B" w:rsidR="002461E1" w:rsidRPr="00357912" w:rsidRDefault="002461E1" w:rsidP="00F5237E">
      <w:pPr>
        <w:pStyle w:val="EstiloRecuodecorpodetextoPrimeiralinha0cmDepoisde"/>
      </w:pPr>
      <w:r w:rsidRPr="00357912">
        <w:t xml:space="preserve">Branches are part of a </w:t>
      </w:r>
      <w:r w:rsidRPr="00357912">
        <w:rPr>
          <w:i/>
        </w:rPr>
        <w:t>RepositoryInfo</w:t>
      </w:r>
      <w:r w:rsidRPr="00357912">
        <w:t xml:space="preserve">. A </w:t>
      </w:r>
      <w:r w:rsidRPr="00357912">
        <w:rPr>
          <w:i/>
        </w:rPr>
        <w:t>Branch</w:t>
      </w:r>
      <w:r w:rsidRPr="00357912">
        <w:t xml:space="preserve"> has a name and a boolean attribute </w:t>
      </w:r>
      <w:r w:rsidRPr="00357912">
        <w:rPr>
          <w:i/>
        </w:rPr>
        <w:t>isTracked</w:t>
      </w:r>
      <w:r w:rsidRPr="00357912">
        <w:t xml:space="preserve">, which is true if the branch tracks a remote branch. A </w:t>
      </w:r>
      <w:r w:rsidRPr="00357912">
        <w:rPr>
          <w:i/>
        </w:rPr>
        <w:t>RepositoryInfo</w:t>
      </w:r>
      <w:r w:rsidRPr="00357912">
        <w:t xml:space="preserve"> may have one or many branches (it must have at least one branch, which is the main one). A </w:t>
      </w:r>
      <w:r w:rsidRPr="00357912">
        <w:rPr>
          <w:i/>
        </w:rPr>
        <w:t>Branch</w:t>
      </w:r>
      <w:r w:rsidRPr="00357912">
        <w:t xml:space="preserve"> has two associations with </w:t>
      </w:r>
      <w:r w:rsidRPr="00357912">
        <w:rPr>
          <w:i/>
        </w:rPr>
        <w:t>CommitInfo</w:t>
      </w:r>
      <w:r w:rsidRPr="00357912">
        <w:t xml:space="preserve">: through the first association, a </w:t>
      </w:r>
      <w:r w:rsidRPr="00357912">
        <w:rPr>
          <w:i/>
        </w:rPr>
        <w:t>Branch</w:t>
      </w:r>
      <w:r w:rsidRPr="00357912">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3077E8D" w14:textId="77777777" w:rsidR="002461E1" w:rsidRPr="00357912" w:rsidRDefault="002461E1" w:rsidP="00F5237E">
      <w:pPr>
        <w:pStyle w:val="EstiloRecuodecorpodetextoPrimeiralinha0cmDepoisde"/>
      </w:pPr>
      <w:r w:rsidRPr="00357912">
        <w:t xml:space="preserve">The finer grain of information is the </w:t>
      </w:r>
      <w:r w:rsidRPr="00357912">
        <w:rPr>
          <w:i/>
        </w:rPr>
        <w:t>CommitInfo</w:t>
      </w:r>
      <w:r w:rsidRPr="00357912">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Pr="00357912">
        <w:rPr>
          <w:i/>
        </w:rPr>
        <w:t>foundIn</w:t>
      </w:r>
      <w:r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Ttulo2"/>
      </w:pPr>
      <w:bookmarkStart w:id="8" w:name="_Ref448231558"/>
      <w:r w:rsidRPr="00357912">
        <w:t>Information Visualization</w:t>
      </w:r>
      <w:bookmarkEnd w:id="8"/>
    </w:p>
    <w:p w14:paraId="60EF822D" w14:textId="55259E06" w:rsidR="002461E1" w:rsidRPr="00357912" w:rsidRDefault="002461E1" w:rsidP="00F5237E">
      <w:pPr>
        <w:pStyle w:val="EstiloRecuodecorpodetextoPrimeiralinha0cmDepoisde"/>
      </w:pPr>
      <w:r w:rsidRPr="00357912">
        <w:rPr>
          <w:lang w:eastAsia="pt-BR"/>
        </w:rPr>
        <w:t>DyeVC presents information in</w:t>
      </w:r>
      <w:r w:rsidRPr="00357912">
        <w:t xml:space="preserve"> four different levels of detail: Level 1 </w:t>
      </w:r>
      <w:r w:rsidR="00D80CF3" w:rsidRPr="00357912">
        <w:t>shows</w:t>
      </w:r>
      <w:r w:rsidRPr="00357912">
        <w:t xml:space="preserve"> high-level notifications about registered repositories; Level 2 </w:t>
      </w:r>
      <w:r w:rsidR="00D80CF3" w:rsidRPr="00357912">
        <w:t xml:space="preserve">shows </w:t>
      </w:r>
      <w:r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Ttulo3"/>
      </w:pPr>
      <w:r w:rsidRPr="00357912">
        <w:lastRenderedPageBreak/>
        <w:t>Level 1: Notifications</w:t>
      </w:r>
    </w:p>
    <w:p w14:paraId="47F16B41" w14:textId="770FD617" w:rsidR="002461E1" w:rsidRPr="00357912" w:rsidRDefault="002461E1" w:rsidP="00F5237E">
      <w:pPr>
        <w:pStyle w:val="EstiloRecuodecorpodetextoPrimeiralinha0cmDepoisde"/>
        <w:rPr>
          <w:lang w:eastAsia="pt-BR"/>
        </w:rPr>
      </w:pPr>
      <w:r w:rsidRPr="00357912">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3F09A3">
        <w:t xml:space="preserve">Figure </w:t>
      </w:r>
      <w:r w:rsidR="003F09A3">
        <w:rPr>
          <w:noProof/>
        </w:rPr>
        <w:t>3</w:t>
      </w:r>
      <w:r w:rsidR="0095796C" w:rsidRPr="00357912">
        <w:rPr>
          <w:lang w:eastAsia="pt-BR"/>
        </w:rPr>
        <w:fldChar w:fldCharType="end"/>
      </w:r>
      <w:r w:rsidR="0095796C" w:rsidRPr="00357912">
        <w:rPr>
          <w:lang w:eastAsia="pt-BR"/>
        </w:rPr>
        <w:t xml:space="preserve"> sh</w:t>
      </w:r>
      <w:r w:rsidRPr="00357912">
        <w:rPr>
          <w:lang w:eastAsia="pt-BR"/>
        </w:rPr>
        <w:t>ows an example of this kind of notification, where DyeVC detected changes in two dif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 xml:space="preserve">name. Clicking on the balloon </w:t>
      </w:r>
      <w:r w:rsidR="00166367" w:rsidRPr="00357912">
        <w:rPr>
          <w:lang w:eastAsia="pt-BR"/>
        </w:rPr>
        <w:t>opens DyeVC main screen</w:t>
      </w:r>
      <w:r w:rsidRPr="00357912">
        <w:rPr>
          <w:lang w:eastAsia="pt-BR"/>
        </w:rPr>
        <w:t>.</w:t>
      </w:r>
    </w:p>
    <w:p w14:paraId="13AC6B84" w14:textId="77777777" w:rsidR="002461E1" w:rsidRPr="00357912" w:rsidRDefault="002461E1" w:rsidP="002461E1">
      <w:pPr>
        <w:pStyle w:val="Ttulo3"/>
        <w:rPr>
          <w:lang w:eastAsia="pt-BR"/>
        </w:rPr>
      </w:pPr>
      <w:r w:rsidRPr="00357912">
        <w:rPr>
          <w:lang w:eastAsia="pt-BR"/>
        </w:rPr>
        <w:t>Level 2: Topology</w:t>
      </w:r>
    </w:p>
    <w:p w14:paraId="58A564B1" w14:textId="35B83CDB" w:rsidR="002461E1" w:rsidRPr="00357912" w:rsidRDefault="00310BFB"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91680" behindDoc="0" locked="1" layoutInCell="1" allowOverlap="1" wp14:anchorId="73E34C50" wp14:editId="4D9C7860">
                <wp:simplePos x="0" y="0"/>
                <wp:positionH relativeFrom="margin">
                  <wp:align>lef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AF8FF2" w14:textId="77777777" w:rsidR="008E6416" w:rsidRDefault="008E6416"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1A639ADD" w:rsidR="008E6416" w:rsidRPr="009D4DDE" w:rsidRDefault="008E6416" w:rsidP="0095796C">
                            <w:pPr>
                              <w:pStyle w:val="Legenda"/>
                              <w:rPr>
                                <w:rFonts w:cs="Times New Roman"/>
                                <w:szCs w:val="20"/>
                                <w:lang w:eastAsia="en-US"/>
                              </w:rPr>
                            </w:pPr>
                            <w:bookmarkStart w:id="9" w:name="_Ref447911056"/>
                            <w:r>
                              <w:t xml:space="preserve">Figure </w:t>
                            </w:r>
                            <w:r w:rsidR="002D27DD">
                              <w:fldChar w:fldCharType="begin"/>
                            </w:r>
                            <w:r w:rsidR="002D27DD">
                              <w:instrText xml:space="preserve"> SEQ Figure \* ARABIC </w:instrText>
                            </w:r>
                            <w:r w:rsidR="002D27DD">
                              <w:fldChar w:fldCharType="separate"/>
                            </w:r>
                            <w:r w:rsidR="003F09A3">
                              <w:rPr>
                                <w:noProof/>
                              </w:rPr>
                              <w:t>3</w:t>
                            </w:r>
                            <w:r w:rsidR="002D27DD">
                              <w:rPr>
                                <w:noProof/>
                              </w:rPr>
                              <w:fldChar w:fldCharType="end"/>
                            </w:r>
                            <w:bookmarkEnd w:id="9"/>
                            <w:r>
                              <w:t>. DyeVC showing notifications in notification area</w:t>
                            </w:r>
                          </w:p>
                          <w:p w14:paraId="3AD64C7E" w14:textId="77777777" w:rsidR="008E6416" w:rsidRDefault="008E6416" w:rsidP="002461E1"/>
                          <w:p w14:paraId="4A415451" w14:textId="77777777" w:rsidR="008E6416" w:rsidRDefault="008E641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E34C50" id="Text Box 11" o:spid="_x0000_s1028" type="#_x0000_t202" style="position:absolute;left:0;text-align:left;margin-left:0;margin-top:0;width:239.5pt;height:79.05pt;z-index:25159168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" stroked="f">
                <v:textbox>
                  <w:txbxContent>
                    <w:p w14:paraId="35AF8FF2" w14:textId="77777777" w:rsidR="008E6416" w:rsidRDefault="008E6416"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1A639ADD" w:rsidR="008E6416" w:rsidRPr="009D4DDE" w:rsidRDefault="008E6416" w:rsidP="0095796C">
                      <w:pPr>
                        <w:pStyle w:val="Legenda"/>
                        <w:rPr>
                          <w:rFonts w:cs="Times New Roman"/>
                          <w:szCs w:val="20"/>
                          <w:lang w:eastAsia="en-US"/>
                        </w:rPr>
                      </w:pPr>
                      <w:bookmarkStart w:id="10" w:name="_Ref447911056"/>
                      <w:r>
                        <w:t xml:space="preserve">Figure </w:t>
                      </w:r>
                      <w:r w:rsidR="002D27DD">
                        <w:fldChar w:fldCharType="begin"/>
                      </w:r>
                      <w:r w:rsidR="002D27DD">
                        <w:instrText xml:space="preserve"> SEQ Figure \* ARABIC </w:instrText>
                      </w:r>
                      <w:r w:rsidR="002D27DD">
                        <w:fldChar w:fldCharType="separate"/>
                      </w:r>
                      <w:r w:rsidR="003F09A3">
                        <w:rPr>
                          <w:noProof/>
                        </w:rPr>
                        <w:t>3</w:t>
                      </w:r>
                      <w:r w:rsidR="002D27DD">
                        <w:rPr>
                          <w:noProof/>
                        </w:rPr>
                        <w:fldChar w:fldCharType="end"/>
                      </w:r>
                      <w:bookmarkEnd w:id="10"/>
                      <w:r>
                        <w:t>. DyeVC showing notifications in notification area</w:t>
                      </w:r>
                    </w:p>
                    <w:p w14:paraId="3AD64C7E" w14:textId="77777777" w:rsidR="008E6416" w:rsidRDefault="008E6416" w:rsidP="002461E1"/>
                    <w:p w14:paraId="4A415451" w14:textId="77777777" w:rsidR="008E6416" w:rsidRDefault="008E6416"/>
                  </w:txbxContent>
                </v:textbox>
                <w10:wrap type="square" anchorx="margin" anchory="margin"/>
                <w10:anchorlock/>
              </v:shape>
            </w:pict>
          </mc:Fallback>
        </mc:AlternateContent>
      </w:r>
      <w:r w:rsidR="002461E1"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3F09A3">
        <w:t xml:space="preserve">Figure </w:t>
      </w:r>
      <w:r w:rsidR="003F09A3">
        <w:rPr>
          <w:noProof/>
        </w:rPr>
        <w:t>4</w:t>
      </w:r>
      <w:r w:rsidR="00D55E06" w:rsidRPr="00357912">
        <w:rPr>
          <w:lang w:eastAsia="pt-BR"/>
        </w:rPr>
        <w:fldChar w:fldCharType="end"/>
      </w:r>
      <w:r w:rsidR="002461E1" w:rsidRPr="00357912">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r w:rsidR="00166367" w:rsidRPr="00357912">
        <w:rPr>
          <w:lang w:eastAsia="pt-BR"/>
        </w:rPr>
        <w:t xml:space="preserve">the </w:t>
      </w:r>
      <w:r w:rsidR="00166367" w:rsidRPr="00357912">
        <w:rPr>
          <w:i/>
          <w:lang w:eastAsia="pt-BR"/>
        </w:rPr>
        <w:t>pushesTo</w:t>
      </w:r>
      <w:r w:rsidR="00166367" w:rsidRPr="00357912">
        <w:rPr>
          <w:lang w:eastAsia="pt-BR"/>
        </w:rPr>
        <w:t xml:space="preserve"> and </w:t>
      </w:r>
      <w:r w:rsidR="00166367" w:rsidRPr="00357912">
        <w:rPr>
          <w:i/>
          <w:lang w:eastAsia="pt-BR"/>
        </w:rPr>
        <w:t>pullsFrom</w:t>
      </w:r>
      <w:r w:rsidR="00166367" w:rsidRPr="00357912">
        <w:rPr>
          <w:lang w:eastAsia="pt-BR"/>
        </w:rPr>
        <w:t xml:space="preserve"> lists, which will thus be empty</w:t>
      </w:r>
      <w:r w:rsidR="002461E1" w:rsidRPr="00357912">
        <w:rPr>
          <w:lang w:eastAsia="pt-BR"/>
        </w:rPr>
        <w:t xml:space="preserve"> as </w:t>
      </w:r>
      <w:r w:rsidR="00166367" w:rsidRPr="00357912">
        <w:rPr>
          <w:lang w:eastAsia="pt-BR"/>
        </w:rPr>
        <w:t xml:space="preserve">in </w:t>
      </w:r>
      <w:r w:rsidR="002461E1" w:rsidRPr="00357912">
        <w:rPr>
          <w:lang w:eastAsia="pt-BR"/>
        </w:rPr>
        <w:t>a server.</w:t>
      </w:r>
    </w:p>
    <w:p w14:paraId="5C14CDEA" w14:textId="5E02DC21" w:rsidR="002461E1" w:rsidRPr="00357912" w:rsidRDefault="00310BFB"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26496" behindDoc="0" locked="1" layoutInCell="1" allowOverlap="1" wp14:anchorId="271830CD" wp14:editId="476D5CE1">
                <wp:simplePos x="0" y="0"/>
                <wp:positionH relativeFrom="margin">
                  <wp:align>left</wp:align>
                </wp:positionH>
                <wp:positionV relativeFrom="margin">
                  <wp:align>bottom</wp:align>
                </wp:positionV>
                <wp:extent cx="3042000" cy="2376000"/>
                <wp:effectExtent l="0" t="0" r="6350" b="12065"/>
                <wp:wrapSquare wrapText="bothSides"/>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3760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DA0CF4" w14:textId="77777777" w:rsidR="008E6416" w:rsidRDefault="008E6416"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564D11C4" w:rsidR="008E6416" w:rsidRPr="00C6647C" w:rsidRDefault="008E6416" w:rsidP="003E7DFF">
                            <w:pPr>
                              <w:pStyle w:val="Legenda"/>
                              <w:rPr>
                                <w:rFonts w:cs="Times New Roman"/>
                                <w:szCs w:val="20"/>
                              </w:rPr>
                            </w:pPr>
                            <w:bookmarkStart w:id="11" w:name="_Ref447912303"/>
                            <w:r>
                              <w:t xml:space="preserve">Figure </w:t>
                            </w:r>
                            <w:r w:rsidR="002D27DD">
                              <w:fldChar w:fldCharType="begin"/>
                            </w:r>
                            <w:r w:rsidR="002D27DD">
                              <w:instrText xml:space="preserve"> SEQ Figure \* ARABIC </w:instrText>
                            </w:r>
                            <w:r w:rsidR="002D27DD">
                              <w:fldChar w:fldCharType="separate"/>
                            </w:r>
                            <w:r w:rsidR="003F09A3">
                              <w:rPr>
                                <w:noProof/>
                              </w:rPr>
                              <w:t>4</w:t>
                            </w:r>
                            <w:r w:rsidR="002D27DD">
                              <w:rPr>
                                <w:noProof/>
                              </w:rPr>
                              <w:fldChar w:fldCharType="end"/>
                            </w:r>
                            <w:bookmarkEnd w:id="11"/>
                            <w:r>
                              <w:t>. Topology view for a given project</w:t>
                            </w:r>
                          </w:p>
                          <w:p w14:paraId="6067FCA3" w14:textId="77777777" w:rsidR="008E6416" w:rsidRDefault="008E6416"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1830CD" id="Text Box 14" o:spid="_x0000_s1029" type="#_x0000_t202" style="position:absolute;left:0;text-align:left;margin-left:0;margin-top:0;width:239.55pt;height:187.1pt;z-index:251626496;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" stroked="f">
                <v:textbox>
                  <w:txbxContent>
                    <w:p w14:paraId="5BDA0CF4" w14:textId="77777777" w:rsidR="008E6416" w:rsidRDefault="008E6416"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564D11C4" w:rsidR="008E6416" w:rsidRPr="00C6647C" w:rsidRDefault="008E6416" w:rsidP="003E7DFF">
                      <w:pPr>
                        <w:pStyle w:val="Legenda"/>
                        <w:rPr>
                          <w:rFonts w:cs="Times New Roman"/>
                          <w:szCs w:val="20"/>
                        </w:rPr>
                      </w:pPr>
                      <w:bookmarkStart w:id="12" w:name="_Ref447912303"/>
                      <w:r>
                        <w:t xml:space="preserve">Figure </w:t>
                      </w:r>
                      <w:r w:rsidR="002D27DD">
                        <w:fldChar w:fldCharType="begin"/>
                      </w:r>
                      <w:r w:rsidR="002D27DD">
                        <w:instrText xml:space="preserve"> SEQ Figure \* ARABIC </w:instrText>
                      </w:r>
                      <w:r w:rsidR="002D27DD">
                        <w:fldChar w:fldCharType="separate"/>
                      </w:r>
                      <w:r w:rsidR="003F09A3">
                        <w:rPr>
                          <w:noProof/>
                        </w:rPr>
                        <w:t>4</w:t>
                      </w:r>
                      <w:r w:rsidR="002D27DD">
                        <w:rPr>
                          <w:noProof/>
                        </w:rPr>
                        <w:fldChar w:fldCharType="end"/>
                      </w:r>
                      <w:bookmarkEnd w:id="12"/>
                      <w:r>
                        <w:t>. Topology view for a given project</w:t>
                      </w:r>
                    </w:p>
                    <w:p w14:paraId="6067FCA3" w14:textId="77777777" w:rsidR="008E6416" w:rsidRDefault="008E6416" w:rsidP="003E7DFF">
                      <w:pPr>
                        <w:pStyle w:val="Legenda"/>
                      </w:pPr>
                    </w:p>
                  </w:txbxContent>
                </v:textbox>
                <w10:wrap type="square" anchorx="margin" anchory="margin"/>
                <w10:anchorlock/>
              </v:shape>
            </w:pict>
          </mc:Fallback>
        </mc:AlternateContent>
      </w:r>
      <w:r w:rsidR="002461E1"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002461E1"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3F09A3">
        <w:t xml:space="preserve">Figure </w:t>
      </w:r>
      <w:r w:rsidR="003F09A3">
        <w:rPr>
          <w:noProof/>
        </w:rPr>
        <w:t>4</w:t>
      </w:r>
      <w:r w:rsidR="00D55E06" w:rsidRPr="00357912">
        <w:rPr>
          <w:lang w:eastAsia="pt-BR"/>
        </w:rPr>
        <w:fldChar w:fldCharType="end"/>
      </w:r>
      <w:r w:rsidR="002461E1" w:rsidRPr="00357912">
        <w:rPr>
          <w:lang w:eastAsia="pt-BR"/>
        </w:rPr>
        <w:t xml:space="preserve"> that the current user clone (blue computer) is hosted at </w:t>
      </w:r>
      <w:r w:rsidR="002461E1" w:rsidRPr="00357912">
        <w:rPr>
          <w:i/>
          <w:lang w:eastAsia="pt-BR"/>
        </w:rPr>
        <w:t>cmcdell</w:t>
      </w:r>
      <w:r w:rsidR="002461E1" w:rsidRPr="00357912">
        <w:rPr>
          <w:lang w:eastAsia="pt-BR"/>
        </w:rPr>
        <w:t xml:space="preserve"> and is named dyevc. This clone pulls from </w:t>
      </w:r>
      <w:r w:rsidR="002461E1" w:rsidRPr="00357912">
        <w:rPr>
          <w:i/>
          <w:lang w:eastAsia="pt-BR"/>
        </w:rPr>
        <w:t>gems-uff/dyevc</w:t>
      </w:r>
      <w:r w:rsidR="002461E1" w:rsidRPr="00357912">
        <w:rPr>
          <w:lang w:eastAsia="pt-BR"/>
        </w:rPr>
        <w:t>, which is located at github.com, and there are four tracked commits ready to be pulled. It also pushes to the same peer, having five tracked commits ready to be pushed.</w:t>
      </w:r>
    </w:p>
    <w:p w14:paraId="252C6E44" w14:textId="77777777" w:rsidR="0095796C" w:rsidRPr="00357912" w:rsidRDefault="0095796C" w:rsidP="0095796C">
      <w:pPr>
        <w:pStyle w:val="Ttulo3"/>
        <w:rPr>
          <w:lang w:eastAsia="pt-BR"/>
        </w:rPr>
      </w:pPr>
      <w:r w:rsidRPr="00357912">
        <w:rPr>
          <w:lang w:eastAsia="pt-BR"/>
        </w:rPr>
        <w:t>Level3: Tracked branches</w:t>
      </w:r>
    </w:p>
    <w:p w14:paraId="348EDB87" w14:textId="4D9DE597" w:rsidR="0095796C" w:rsidRPr="00357912" w:rsidRDefault="00742963"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45952" behindDoc="0" locked="1" layoutInCell="1" allowOverlap="1" wp14:anchorId="4A943BF2" wp14:editId="7B1D58F9">
                <wp:simplePos x="0" y="0"/>
                <wp:positionH relativeFrom="margin">
                  <wp:align>righ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641FC7" w14:textId="77777777" w:rsidR="008E6416" w:rsidRDefault="008E6416"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39796E26" w:rsidR="008E6416" w:rsidRPr="00BF6153" w:rsidRDefault="008E6416" w:rsidP="00B21930">
                            <w:pPr>
                              <w:pStyle w:val="Legenda"/>
                              <w:rPr>
                                <w:rFonts w:cs="Times New Roman"/>
                                <w:noProof/>
                                <w:szCs w:val="20"/>
                              </w:rPr>
                            </w:pPr>
                            <w:bookmarkStart w:id="13" w:name="_Ref447912439"/>
                            <w:r>
                              <w:t xml:space="preserve">Figure </w:t>
                            </w:r>
                            <w:r w:rsidR="002D27DD">
                              <w:fldChar w:fldCharType="begin"/>
                            </w:r>
                            <w:r w:rsidR="002D27DD">
                              <w:instrText xml:space="preserve"> SEQ Figure \* ARABIC </w:instrText>
                            </w:r>
                            <w:r w:rsidR="002D27DD">
                              <w:fldChar w:fldCharType="separate"/>
                            </w:r>
                            <w:r w:rsidR="003F09A3">
                              <w:rPr>
                                <w:noProof/>
                              </w:rPr>
                              <w:t>5</w:t>
                            </w:r>
                            <w:r w:rsidR="002D27DD">
                              <w:rPr>
                                <w:noProof/>
                              </w:rPr>
                              <w:fldChar w:fldCharType="end"/>
                            </w:r>
                            <w:bookmarkEnd w:id="13"/>
                            <w:r>
                              <w:t>. DyeVC main screen</w:t>
                            </w:r>
                          </w:p>
                          <w:p w14:paraId="0BACD710" w14:textId="77777777" w:rsidR="008E6416" w:rsidRDefault="008E6416"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43BF2" id="Text Box 10" o:spid="_x0000_s1030" type="#_x0000_t202" style="position:absolute;left:0;text-align:left;margin-left:188.6pt;margin-top:0;width:239.8pt;height:143.4pt;z-index:2516459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cDRNA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" stroked="f">
                <v:textbox inset="0,0,0,0">
                  <w:txbxContent>
                    <w:p w14:paraId="7C641FC7" w14:textId="77777777" w:rsidR="008E6416" w:rsidRDefault="008E6416"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39796E26" w:rsidR="008E6416" w:rsidRPr="00BF6153" w:rsidRDefault="008E6416" w:rsidP="00B21930">
                      <w:pPr>
                        <w:pStyle w:val="Legenda"/>
                        <w:rPr>
                          <w:rFonts w:cs="Times New Roman"/>
                          <w:noProof/>
                          <w:szCs w:val="20"/>
                        </w:rPr>
                      </w:pPr>
                      <w:bookmarkStart w:id="14" w:name="_Ref447912439"/>
                      <w:r>
                        <w:t xml:space="preserve">Figure </w:t>
                      </w:r>
                      <w:r w:rsidR="002D27DD">
                        <w:fldChar w:fldCharType="begin"/>
                      </w:r>
                      <w:r w:rsidR="002D27DD">
                        <w:instrText xml:space="preserve"> SEQ Figure \* ARABIC </w:instrText>
                      </w:r>
                      <w:r w:rsidR="002D27DD">
                        <w:fldChar w:fldCharType="separate"/>
                      </w:r>
                      <w:r w:rsidR="003F09A3">
                        <w:rPr>
                          <w:noProof/>
                        </w:rPr>
                        <w:t>5</w:t>
                      </w:r>
                      <w:r w:rsidR="002D27DD">
                        <w:rPr>
                          <w:noProof/>
                        </w:rPr>
                        <w:fldChar w:fldCharType="end"/>
                      </w:r>
                      <w:bookmarkEnd w:id="14"/>
                      <w:r>
                        <w:t>. DyeVC main screen</w:t>
                      </w:r>
                    </w:p>
                    <w:p w14:paraId="0BACD710" w14:textId="77777777" w:rsidR="008E6416" w:rsidRDefault="008E6416" w:rsidP="00B21930"/>
                  </w:txbxContent>
                </v:textbox>
                <w10:wrap type="square" anchorx="margin" anchory="margin"/>
                <w10:anchorlock/>
              </v:shape>
            </w:pict>
          </mc:Fallback>
        </mc:AlternateContent>
      </w:r>
      <w:r w:rsidR="0095796C" w:rsidRPr="00357912">
        <w:rPr>
          <w:lang w:eastAsia="pt-BR"/>
        </w:rPr>
        <w:t>Aiming at answering question Q3, DyeVC’s main screen (see</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3F09A3">
        <w:t xml:space="preserve">Figure </w:t>
      </w:r>
      <w:r w:rsidR="003F09A3">
        <w:rPr>
          <w:noProof/>
        </w:rPr>
        <w:t>5</w:t>
      </w:r>
      <w:r w:rsidR="008D1BC6" w:rsidRPr="00357912">
        <w:rPr>
          <w:lang w:eastAsia="pt-BR"/>
        </w:rPr>
        <w:fldChar w:fldCharType="end"/>
      </w:r>
      <w:r w:rsidR="0095796C"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6788A60E" w14:textId="0F79932A" w:rsidR="0095796C" w:rsidRPr="00357912" w:rsidRDefault="0095796C" w:rsidP="00F5237E">
      <w:pPr>
        <w:pStyle w:val="EstiloRecuodecorpodetextoPrimeiralinha0cmDepoisde"/>
        <w:rPr>
          <w:lang w:eastAsia="pt-BR"/>
        </w:rPr>
      </w:pPr>
      <w:r w:rsidRPr="00357912">
        <w:rPr>
          <w:lang w:eastAsia="pt-BR"/>
        </w:rPr>
        <w:t xml:space="preserve">The status evaluation considers the existing commits in each repository individually. Due to the nature of DVCS, old data is almost never deleted and commits are cumulative. Thus, if com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This way, by using set theory it is possible to subtract the set of commits in the local repository from the set of commits in its peers, resulting in the set of commits not pulled yet. In this case, local repository will be </w:t>
      </w:r>
      <w:r w:rsidRPr="00357912">
        <w:rPr>
          <w:i/>
          <w:lang w:eastAsia="pt-BR"/>
        </w:rPr>
        <w:t>behind</w:t>
      </w:r>
      <w:r w:rsidRPr="00357912">
        <w:rPr>
          <w:lang w:eastAsia="pt-BR"/>
        </w:rPr>
        <w:t xml:space="preserve"> its peers (arrow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3F09A3">
        <w:t xml:space="preserve">Figure </w:t>
      </w:r>
      <w:r w:rsidR="003F09A3">
        <w:rPr>
          <w:noProof/>
        </w:rPr>
        <w:t>5</w:t>
      </w:r>
      <w:r w:rsidR="008D1BC6" w:rsidRPr="00357912">
        <w:rPr>
          <w:lang w:eastAsia="pt-BR"/>
        </w:rPr>
        <w:fldChar w:fldCharType="end"/>
      </w:r>
      <w:r w:rsidRPr="00357912">
        <w:rPr>
          <w:lang w:eastAsia="pt-BR"/>
        </w:rPr>
        <w:t>). Conversely, subtracting the sets in the inverse order will result in the set of commits not pushed yet, meaning that local repository is ahead its peers (arrow up). When both sets are empty, local repository is synchronized (green checkmark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3F09A3">
        <w:t xml:space="preserve">Figure </w:t>
      </w:r>
      <w:r w:rsidR="003F09A3">
        <w:rPr>
          <w:noProof/>
        </w:rPr>
        <w:t>5</w:t>
      </w:r>
      <w:r w:rsidR="008D1BC6" w:rsidRPr="00357912">
        <w:rPr>
          <w:lang w:eastAsia="pt-BR"/>
        </w:rPr>
        <w:fldChar w:fldCharType="end"/>
      </w:r>
      <w:r w:rsidRPr="00357912">
        <w:rPr>
          <w:lang w:eastAsia="pt-BR"/>
        </w:rPr>
        <w:t>) and when both sets have elements, it is both ahead and behind its peer (arrow up and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3F09A3">
        <w:t xml:space="preserve">Figure </w:t>
      </w:r>
      <w:r w:rsidR="003F09A3">
        <w:rPr>
          <w:noProof/>
        </w:rPr>
        <w:t>5</w:t>
      </w:r>
      <w:r w:rsidR="008D1BC6" w:rsidRPr="00357912">
        <w:rPr>
          <w:lang w:eastAsia="pt-BR"/>
        </w:rPr>
        <w:fldChar w:fldCharType="end"/>
      </w:r>
      <w:r w:rsidRPr="00357912">
        <w:rPr>
          <w:lang w:eastAsia="pt-BR"/>
        </w:rPr>
        <w:t>).</w:t>
      </w:r>
    </w:p>
    <w:p w14:paraId="00574307" w14:textId="26E5DE04" w:rsidR="003E7DFF" w:rsidRPr="00357912" w:rsidRDefault="00310BFB"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7456" behindDoc="0" locked="1" layoutInCell="1" allowOverlap="0" wp14:anchorId="30B25A1E" wp14:editId="78FB637C">
                <wp:simplePos x="0" y="0"/>
                <wp:positionH relativeFrom="margin">
                  <wp:posOffset>3366135</wp:posOffset>
                </wp:positionH>
                <wp:positionV relativeFrom="margin">
                  <wp:posOffset>64420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C03DE1" w14:textId="296082C3" w:rsidR="008E6416" w:rsidRDefault="008E6416" w:rsidP="00147157">
                            <w:pPr>
                              <w:pStyle w:val="Legenda"/>
                            </w:pPr>
                            <w:bookmarkStart w:id="15" w:name="_Ref447913380"/>
                            <w:r>
                              <w:t xml:space="preserve">Table </w:t>
                            </w:r>
                            <w:r w:rsidR="002D27DD">
                              <w:fldChar w:fldCharType="begin"/>
                            </w:r>
                            <w:r w:rsidR="002D27DD">
                              <w:instrText xml:space="preserve"> SEQ Table \* ARABIC </w:instrText>
                            </w:r>
                            <w:r w:rsidR="002D27DD">
                              <w:fldChar w:fldCharType="separate"/>
                            </w:r>
                            <w:r w:rsidR="003F09A3">
                              <w:rPr>
                                <w:noProof/>
                              </w:rPr>
                              <w:t>1</w:t>
                            </w:r>
                            <w:r w:rsidR="002D27DD">
                              <w:rPr>
                                <w:noProof/>
                              </w:rPr>
                              <w:fldChar w:fldCharType="end"/>
                            </w:r>
                            <w:bookmarkEnd w:id="15"/>
                            <w:r>
                              <w:t>.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8E6416" w14:paraId="3AF757A9" w14:textId="77777777" w:rsidTr="00E742F2">
                              <w:trPr>
                                <w:tblHeader/>
                                <w:jc w:val="center"/>
                              </w:trPr>
                              <w:tc>
                                <w:tcPr>
                                  <w:tcW w:w="0" w:type="auto"/>
                                  <w:tcMar>
                                    <w:left w:w="57" w:type="dxa"/>
                                    <w:right w:w="57" w:type="dxa"/>
                                  </w:tcMar>
                                  <w:vAlign w:val="center"/>
                                  <w:hideMark/>
                                </w:tcPr>
                                <w:p w14:paraId="75129B54" w14:textId="77777777" w:rsidR="008E6416" w:rsidRPr="003A4647" w:rsidRDefault="008E6416">
                                  <w:pPr>
                                    <w:pStyle w:val="tablecolhead"/>
                                    <w:rPr>
                                      <w:i/>
                                    </w:rPr>
                                  </w:pPr>
                                  <w:r w:rsidRPr="003A4647">
                                    <w:rPr>
                                      <w:i/>
                                    </w:rPr>
                                    <w:t>Repository</w:t>
                                  </w:r>
                                </w:p>
                              </w:tc>
                              <w:tc>
                                <w:tcPr>
                                  <w:tcW w:w="0" w:type="auto"/>
                                  <w:tcMar>
                                    <w:left w:w="57" w:type="dxa"/>
                                    <w:right w:w="57" w:type="dxa"/>
                                  </w:tcMar>
                                  <w:vAlign w:val="center"/>
                                  <w:hideMark/>
                                </w:tcPr>
                                <w:p w14:paraId="65DDE75D" w14:textId="77777777" w:rsidR="008E6416" w:rsidRPr="003A4647" w:rsidRDefault="008E6416">
                                  <w:pPr>
                                    <w:pStyle w:val="tablecolhead"/>
                                    <w:rPr>
                                      <w:i/>
                                    </w:rPr>
                                  </w:pPr>
                                  <w:r w:rsidRPr="003A4647">
                                    <w:rPr>
                                      <w:i/>
                                    </w:rPr>
                                    <w:t>Wolverine</w:t>
                                  </w:r>
                                </w:p>
                              </w:tc>
                              <w:tc>
                                <w:tcPr>
                                  <w:tcW w:w="0" w:type="auto"/>
                                  <w:tcMar>
                                    <w:left w:w="57" w:type="dxa"/>
                                    <w:right w:w="57" w:type="dxa"/>
                                  </w:tcMar>
                                  <w:vAlign w:val="center"/>
                                  <w:hideMark/>
                                </w:tcPr>
                                <w:p w14:paraId="0D01D2C0" w14:textId="77777777" w:rsidR="008E6416" w:rsidRPr="003A4647" w:rsidRDefault="008E6416">
                                  <w:pPr>
                                    <w:pStyle w:val="tablecolhead"/>
                                    <w:rPr>
                                      <w:i/>
                                    </w:rPr>
                                  </w:pPr>
                                  <w:r w:rsidRPr="003A4647">
                                    <w:rPr>
                                      <w:i/>
                                    </w:rPr>
                                    <w:t>Gambit</w:t>
                                  </w:r>
                                </w:p>
                              </w:tc>
                              <w:tc>
                                <w:tcPr>
                                  <w:tcW w:w="0" w:type="auto"/>
                                  <w:tcMar>
                                    <w:left w:w="57" w:type="dxa"/>
                                    <w:right w:w="57" w:type="dxa"/>
                                  </w:tcMar>
                                  <w:vAlign w:val="center"/>
                                  <w:hideMark/>
                                </w:tcPr>
                                <w:p w14:paraId="19FEBBCF" w14:textId="77777777" w:rsidR="008E6416" w:rsidRPr="003A4647" w:rsidRDefault="008E6416">
                                  <w:pPr>
                                    <w:pStyle w:val="tablecolhead"/>
                                    <w:rPr>
                                      <w:i/>
                                    </w:rPr>
                                  </w:pPr>
                                  <w:r w:rsidRPr="003A4647">
                                    <w:rPr>
                                      <w:i/>
                                    </w:rPr>
                                    <w:t>Rogue</w:t>
                                  </w:r>
                                </w:p>
                              </w:tc>
                              <w:tc>
                                <w:tcPr>
                                  <w:tcW w:w="0" w:type="auto"/>
                                  <w:tcMar>
                                    <w:left w:w="57" w:type="dxa"/>
                                    <w:right w:w="57" w:type="dxa"/>
                                  </w:tcMar>
                                  <w:vAlign w:val="center"/>
                                  <w:hideMark/>
                                </w:tcPr>
                                <w:p w14:paraId="5C77C68B" w14:textId="77777777" w:rsidR="008E6416" w:rsidRPr="003A4647" w:rsidRDefault="008E6416">
                                  <w:pPr>
                                    <w:pStyle w:val="tablecolhead"/>
                                    <w:rPr>
                                      <w:i/>
                                    </w:rPr>
                                  </w:pPr>
                                  <w:r w:rsidRPr="003A4647">
                                    <w:rPr>
                                      <w:i/>
                                    </w:rPr>
                                    <w:t>Nightcrawler</w:t>
                                  </w:r>
                                </w:p>
                              </w:tc>
                              <w:tc>
                                <w:tcPr>
                                  <w:tcW w:w="0" w:type="auto"/>
                                  <w:tcMar>
                                    <w:left w:w="57" w:type="dxa"/>
                                    <w:right w:w="57" w:type="dxa"/>
                                  </w:tcMar>
                                  <w:vAlign w:val="center"/>
                                  <w:hideMark/>
                                </w:tcPr>
                                <w:p w14:paraId="7A08B43C" w14:textId="77777777" w:rsidR="008E6416" w:rsidRPr="003A4647" w:rsidRDefault="008E6416">
                                  <w:pPr>
                                    <w:pStyle w:val="tablecolhead"/>
                                    <w:rPr>
                                      <w:i/>
                                    </w:rPr>
                                  </w:pPr>
                                  <w:r w:rsidRPr="003A4647">
                                    <w:rPr>
                                      <w:i/>
                                    </w:rPr>
                                    <w:t>Beast</w:t>
                                  </w:r>
                                </w:p>
                              </w:tc>
                            </w:tr>
                            <w:tr w:rsidR="008E6416" w14:paraId="0F6CD01F" w14:textId="77777777" w:rsidTr="00E742F2">
                              <w:trPr>
                                <w:jc w:val="center"/>
                              </w:trPr>
                              <w:tc>
                                <w:tcPr>
                                  <w:tcW w:w="0" w:type="auto"/>
                                  <w:tcMar>
                                    <w:left w:w="57" w:type="dxa"/>
                                    <w:right w:w="57" w:type="dxa"/>
                                  </w:tcMar>
                                  <w:vAlign w:val="center"/>
                                  <w:hideMark/>
                                </w:tcPr>
                                <w:p w14:paraId="3DEABD98" w14:textId="77777777" w:rsidR="008E6416" w:rsidRDefault="008E6416">
                                  <w:pPr>
                                    <w:pStyle w:val="tablecopy"/>
                                  </w:pPr>
                                  <w:r>
                                    <w:t>Commits</w:t>
                                  </w:r>
                                </w:p>
                              </w:tc>
                              <w:tc>
                                <w:tcPr>
                                  <w:tcW w:w="0" w:type="auto"/>
                                  <w:tcMar>
                                    <w:left w:w="57" w:type="dxa"/>
                                    <w:right w:w="57" w:type="dxa"/>
                                  </w:tcMar>
                                  <w:vAlign w:val="center"/>
                                  <w:hideMark/>
                                </w:tcPr>
                                <w:p w14:paraId="717849D5" w14:textId="77777777" w:rsidR="008E6416" w:rsidRDefault="008E6416">
                                  <w:pPr>
                                    <w:pStyle w:val="tablecopy"/>
                                    <w:jc w:val="center"/>
                                  </w:pPr>
                                  <w:r>
                                    <w:t>10; 11</w:t>
                                  </w:r>
                                </w:p>
                              </w:tc>
                              <w:tc>
                                <w:tcPr>
                                  <w:tcW w:w="0" w:type="auto"/>
                                  <w:tcMar>
                                    <w:left w:w="57" w:type="dxa"/>
                                    <w:right w:w="57" w:type="dxa"/>
                                  </w:tcMar>
                                  <w:vAlign w:val="center"/>
                                  <w:hideMark/>
                                </w:tcPr>
                                <w:p w14:paraId="2EB55383" w14:textId="77777777" w:rsidR="008E6416" w:rsidRDefault="008E6416">
                                  <w:pPr>
                                    <w:pStyle w:val="tablecopy"/>
                                    <w:jc w:val="center"/>
                                  </w:pPr>
                                  <w:r>
                                    <w:t>10; 11</w:t>
                                  </w:r>
                                </w:p>
                              </w:tc>
                              <w:tc>
                                <w:tcPr>
                                  <w:tcW w:w="0" w:type="auto"/>
                                  <w:tcMar>
                                    <w:left w:w="57" w:type="dxa"/>
                                    <w:right w:w="57" w:type="dxa"/>
                                  </w:tcMar>
                                  <w:vAlign w:val="center"/>
                                  <w:hideMark/>
                                </w:tcPr>
                                <w:p w14:paraId="7D51880D" w14:textId="77777777" w:rsidR="008E6416" w:rsidRDefault="008E6416">
                                  <w:pPr>
                                    <w:pStyle w:val="tablecopy"/>
                                    <w:jc w:val="center"/>
                                  </w:pPr>
                                  <w:r>
                                    <w:t>10; 12</w:t>
                                  </w:r>
                                </w:p>
                              </w:tc>
                              <w:tc>
                                <w:tcPr>
                                  <w:tcW w:w="0" w:type="auto"/>
                                  <w:tcMar>
                                    <w:left w:w="57" w:type="dxa"/>
                                    <w:right w:w="57" w:type="dxa"/>
                                  </w:tcMar>
                                  <w:vAlign w:val="center"/>
                                  <w:hideMark/>
                                </w:tcPr>
                                <w:p w14:paraId="3BDD5528" w14:textId="77777777" w:rsidR="008E6416" w:rsidRDefault="008E6416">
                                  <w:pPr>
                                    <w:pStyle w:val="tablecopy"/>
                                    <w:jc w:val="center"/>
                                  </w:pPr>
                                  <w:r>
                                    <w:t>10; 11; 13</w:t>
                                  </w:r>
                                </w:p>
                              </w:tc>
                              <w:tc>
                                <w:tcPr>
                                  <w:tcW w:w="0" w:type="auto"/>
                                  <w:tcMar>
                                    <w:left w:w="57" w:type="dxa"/>
                                    <w:right w:w="57" w:type="dxa"/>
                                  </w:tcMar>
                                  <w:vAlign w:val="center"/>
                                  <w:hideMark/>
                                </w:tcPr>
                                <w:p w14:paraId="3518B1E1" w14:textId="77777777" w:rsidR="008E6416" w:rsidRDefault="008E6416">
                                  <w:pPr>
                                    <w:pStyle w:val="tablecopy"/>
                                    <w:jc w:val="center"/>
                                  </w:pPr>
                                  <w:r>
                                    <w:t>10</w:t>
                                  </w:r>
                                </w:p>
                              </w:tc>
                            </w:tr>
                          </w:tbl>
                          <w:p w14:paraId="5C78DE65" w14:textId="77777777" w:rsidR="008E6416" w:rsidRDefault="008E6416"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A1E" id="Text Box 23" o:spid="_x0000_s1031" type="#_x0000_t202" style="position:absolute;left:0;text-align:left;margin-left:265.05pt;margin-top:507.25pt;width:239.5pt;height:41.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" o:allowoverlap="f" stroked="f">
                <v:textbox inset="0,0,0,0">
                  <w:txbxContent>
                    <w:p w14:paraId="07C03DE1" w14:textId="296082C3" w:rsidR="008E6416" w:rsidRDefault="008E6416" w:rsidP="00147157">
                      <w:pPr>
                        <w:pStyle w:val="Legenda"/>
                      </w:pPr>
                      <w:bookmarkStart w:id="16" w:name="_Ref447913380"/>
                      <w:r>
                        <w:t xml:space="preserve">Table </w:t>
                      </w:r>
                      <w:r w:rsidR="002D27DD">
                        <w:fldChar w:fldCharType="begin"/>
                      </w:r>
                      <w:r w:rsidR="002D27DD">
                        <w:instrText xml:space="preserve"> SEQ Table \* ARABIC </w:instrText>
                      </w:r>
                      <w:r w:rsidR="002D27DD">
                        <w:fldChar w:fldCharType="separate"/>
                      </w:r>
                      <w:r w:rsidR="003F09A3">
                        <w:rPr>
                          <w:noProof/>
                        </w:rPr>
                        <w:t>1</w:t>
                      </w:r>
                      <w:r w:rsidR="002D27DD">
                        <w:rPr>
                          <w:noProof/>
                        </w:rPr>
                        <w:fldChar w:fldCharType="end"/>
                      </w:r>
                      <w:bookmarkEnd w:id="16"/>
                      <w:r>
                        <w:t>.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8E6416" w14:paraId="3AF757A9" w14:textId="77777777" w:rsidTr="00E742F2">
                        <w:trPr>
                          <w:tblHeader/>
                          <w:jc w:val="center"/>
                        </w:trPr>
                        <w:tc>
                          <w:tcPr>
                            <w:tcW w:w="0" w:type="auto"/>
                            <w:tcMar>
                              <w:left w:w="57" w:type="dxa"/>
                              <w:right w:w="57" w:type="dxa"/>
                            </w:tcMar>
                            <w:vAlign w:val="center"/>
                            <w:hideMark/>
                          </w:tcPr>
                          <w:p w14:paraId="75129B54" w14:textId="77777777" w:rsidR="008E6416" w:rsidRPr="003A4647" w:rsidRDefault="008E6416">
                            <w:pPr>
                              <w:pStyle w:val="tablecolhead"/>
                              <w:rPr>
                                <w:i/>
                              </w:rPr>
                            </w:pPr>
                            <w:r w:rsidRPr="003A4647">
                              <w:rPr>
                                <w:i/>
                              </w:rPr>
                              <w:t>Repository</w:t>
                            </w:r>
                          </w:p>
                        </w:tc>
                        <w:tc>
                          <w:tcPr>
                            <w:tcW w:w="0" w:type="auto"/>
                            <w:tcMar>
                              <w:left w:w="57" w:type="dxa"/>
                              <w:right w:w="57" w:type="dxa"/>
                            </w:tcMar>
                            <w:vAlign w:val="center"/>
                            <w:hideMark/>
                          </w:tcPr>
                          <w:p w14:paraId="65DDE75D" w14:textId="77777777" w:rsidR="008E6416" w:rsidRPr="003A4647" w:rsidRDefault="008E6416">
                            <w:pPr>
                              <w:pStyle w:val="tablecolhead"/>
                              <w:rPr>
                                <w:i/>
                              </w:rPr>
                            </w:pPr>
                            <w:r w:rsidRPr="003A4647">
                              <w:rPr>
                                <w:i/>
                              </w:rPr>
                              <w:t>Wolverine</w:t>
                            </w:r>
                          </w:p>
                        </w:tc>
                        <w:tc>
                          <w:tcPr>
                            <w:tcW w:w="0" w:type="auto"/>
                            <w:tcMar>
                              <w:left w:w="57" w:type="dxa"/>
                              <w:right w:w="57" w:type="dxa"/>
                            </w:tcMar>
                            <w:vAlign w:val="center"/>
                            <w:hideMark/>
                          </w:tcPr>
                          <w:p w14:paraId="0D01D2C0" w14:textId="77777777" w:rsidR="008E6416" w:rsidRPr="003A4647" w:rsidRDefault="008E6416">
                            <w:pPr>
                              <w:pStyle w:val="tablecolhead"/>
                              <w:rPr>
                                <w:i/>
                              </w:rPr>
                            </w:pPr>
                            <w:r w:rsidRPr="003A4647">
                              <w:rPr>
                                <w:i/>
                              </w:rPr>
                              <w:t>Gambit</w:t>
                            </w:r>
                          </w:p>
                        </w:tc>
                        <w:tc>
                          <w:tcPr>
                            <w:tcW w:w="0" w:type="auto"/>
                            <w:tcMar>
                              <w:left w:w="57" w:type="dxa"/>
                              <w:right w:w="57" w:type="dxa"/>
                            </w:tcMar>
                            <w:vAlign w:val="center"/>
                            <w:hideMark/>
                          </w:tcPr>
                          <w:p w14:paraId="19FEBBCF" w14:textId="77777777" w:rsidR="008E6416" w:rsidRPr="003A4647" w:rsidRDefault="008E6416">
                            <w:pPr>
                              <w:pStyle w:val="tablecolhead"/>
                              <w:rPr>
                                <w:i/>
                              </w:rPr>
                            </w:pPr>
                            <w:r w:rsidRPr="003A4647">
                              <w:rPr>
                                <w:i/>
                              </w:rPr>
                              <w:t>Rogue</w:t>
                            </w:r>
                          </w:p>
                        </w:tc>
                        <w:tc>
                          <w:tcPr>
                            <w:tcW w:w="0" w:type="auto"/>
                            <w:tcMar>
                              <w:left w:w="57" w:type="dxa"/>
                              <w:right w:w="57" w:type="dxa"/>
                            </w:tcMar>
                            <w:vAlign w:val="center"/>
                            <w:hideMark/>
                          </w:tcPr>
                          <w:p w14:paraId="5C77C68B" w14:textId="77777777" w:rsidR="008E6416" w:rsidRPr="003A4647" w:rsidRDefault="008E6416">
                            <w:pPr>
                              <w:pStyle w:val="tablecolhead"/>
                              <w:rPr>
                                <w:i/>
                              </w:rPr>
                            </w:pPr>
                            <w:r w:rsidRPr="003A4647">
                              <w:rPr>
                                <w:i/>
                              </w:rPr>
                              <w:t>Nightcrawler</w:t>
                            </w:r>
                          </w:p>
                        </w:tc>
                        <w:tc>
                          <w:tcPr>
                            <w:tcW w:w="0" w:type="auto"/>
                            <w:tcMar>
                              <w:left w:w="57" w:type="dxa"/>
                              <w:right w:w="57" w:type="dxa"/>
                            </w:tcMar>
                            <w:vAlign w:val="center"/>
                            <w:hideMark/>
                          </w:tcPr>
                          <w:p w14:paraId="7A08B43C" w14:textId="77777777" w:rsidR="008E6416" w:rsidRPr="003A4647" w:rsidRDefault="008E6416">
                            <w:pPr>
                              <w:pStyle w:val="tablecolhead"/>
                              <w:rPr>
                                <w:i/>
                              </w:rPr>
                            </w:pPr>
                            <w:r w:rsidRPr="003A4647">
                              <w:rPr>
                                <w:i/>
                              </w:rPr>
                              <w:t>Beast</w:t>
                            </w:r>
                          </w:p>
                        </w:tc>
                      </w:tr>
                      <w:tr w:rsidR="008E6416" w14:paraId="0F6CD01F" w14:textId="77777777" w:rsidTr="00E742F2">
                        <w:trPr>
                          <w:jc w:val="center"/>
                        </w:trPr>
                        <w:tc>
                          <w:tcPr>
                            <w:tcW w:w="0" w:type="auto"/>
                            <w:tcMar>
                              <w:left w:w="57" w:type="dxa"/>
                              <w:right w:w="57" w:type="dxa"/>
                            </w:tcMar>
                            <w:vAlign w:val="center"/>
                            <w:hideMark/>
                          </w:tcPr>
                          <w:p w14:paraId="3DEABD98" w14:textId="77777777" w:rsidR="008E6416" w:rsidRDefault="008E6416">
                            <w:pPr>
                              <w:pStyle w:val="tablecopy"/>
                            </w:pPr>
                            <w:r>
                              <w:t>Commits</w:t>
                            </w:r>
                          </w:p>
                        </w:tc>
                        <w:tc>
                          <w:tcPr>
                            <w:tcW w:w="0" w:type="auto"/>
                            <w:tcMar>
                              <w:left w:w="57" w:type="dxa"/>
                              <w:right w:w="57" w:type="dxa"/>
                            </w:tcMar>
                            <w:vAlign w:val="center"/>
                            <w:hideMark/>
                          </w:tcPr>
                          <w:p w14:paraId="717849D5" w14:textId="77777777" w:rsidR="008E6416" w:rsidRDefault="008E6416">
                            <w:pPr>
                              <w:pStyle w:val="tablecopy"/>
                              <w:jc w:val="center"/>
                            </w:pPr>
                            <w:r>
                              <w:t>10; 11</w:t>
                            </w:r>
                          </w:p>
                        </w:tc>
                        <w:tc>
                          <w:tcPr>
                            <w:tcW w:w="0" w:type="auto"/>
                            <w:tcMar>
                              <w:left w:w="57" w:type="dxa"/>
                              <w:right w:w="57" w:type="dxa"/>
                            </w:tcMar>
                            <w:vAlign w:val="center"/>
                            <w:hideMark/>
                          </w:tcPr>
                          <w:p w14:paraId="2EB55383" w14:textId="77777777" w:rsidR="008E6416" w:rsidRDefault="008E6416">
                            <w:pPr>
                              <w:pStyle w:val="tablecopy"/>
                              <w:jc w:val="center"/>
                            </w:pPr>
                            <w:r>
                              <w:t>10; 11</w:t>
                            </w:r>
                          </w:p>
                        </w:tc>
                        <w:tc>
                          <w:tcPr>
                            <w:tcW w:w="0" w:type="auto"/>
                            <w:tcMar>
                              <w:left w:w="57" w:type="dxa"/>
                              <w:right w:w="57" w:type="dxa"/>
                            </w:tcMar>
                            <w:vAlign w:val="center"/>
                            <w:hideMark/>
                          </w:tcPr>
                          <w:p w14:paraId="7D51880D" w14:textId="77777777" w:rsidR="008E6416" w:rsidRDefault="008E6416">
                            <w:pPr>
                              <w:pStyle w:val="tablecopy"/>
                              <w:jc w:val="center"/>
                            </w:pPr>
                            <w:r>
                              <w:t>10; 12</w:t>
                            </w:r>
                          </w:p>
                        </w:tc>
                        <w:tc>
                          <w:tcPr>
                            <w:tcW w:w="0" w:type="auto"/>
                            <w:tcMar>
                              <w:left w:w="57" w:type="dxa"/>
                              <w:right w:w="57" w:type="dxa"/>
                            </w:tcMar>
                            <w:vAlign w:val="center"/>
                            <w:hideMark/>
                          </w:tcPr>
                          <w:p w14:paraId="3BDD5528" w14:textId="77777777" w:rsidR="008E6416" w:rsidRDefault="008E6416">
                            <w:pPr>
                              <w:pStyle w:val="tablecopy"/>
                              <w:jc w:val="center"/>
                            </w:pPr>
                            <w:r>
                              <w:t>10; 11; 13</w:t>
                            </w:r>
                          </w:p>
                        </w:tc>
                        <w:tc>
                          <w:tcPr>
                            <w:tcW w:w="0" w:type="auto"/>
                            <w:tcMar>
                              <w:left w:w="57" w:type="dxa"/>
                              <w:right w:w="57" w:type="dxa"/>
                            </w:tcMar>
                            <w:vAlign w:val="center"/>
                            <w:hideMark/>
                          </w:tcPr>
                          <w:p w14:paraId="3518B1E1" w14:textId="77777777" w:rsidR="008E6416" w:rsidRDefault="008E6416">
                            <w:pPr>
                              <w:pStyle w:val="tablecopy"/>
                              <w:jc w:val="center"/>
                            </w:pPr>
                            <w:r>
                              <w:t>10</w:t>
                            </w:r>
                          </w:p>
                        </w:tc>
                      </w:tr>
                    </w:tbl>
                    <w:p w14:paraId="5C78DE65" w14:textId="77777777" w:rsidR="008E6416" w:rsidRDefault="008E6416" w:rsidP="00147157"/>
                  </w:txbxContent>
                </v:textbox>
                <w10:wrap type="square" anchorx="margin" anchory="margin"/>
                <w10:anchorlock/>
              </v:shape>
            </w:pict>
          </mc:Fallback>
        </mc:AlternateContent>
      </w:r>
      <w:r w:rsidR="003E7DFF" w:rsidRPr="00357912">
        <w:rPr>
          <w:lang w:eastAsia="pt-BR"/>
        </w:rPr>
        <w:t>L</w:t>
      </w:r>
      <w:r w:rsidR="008400D9" w:rsidRPr="00357912">
        <w:rPr>
          <w:noProof/>
          <w:lang w:val="pt-BR" w:eastAsia="pt-BR"/>
        </w:rPr>
        <mc:AlternateContent>
          <mc:Choice Requires="wps">
            <w:drawing>
              <wp:anchor distT="0" distB="0" distL="114300" distR="114300" simplePos="0" relativeHeight="251732992" behindDoc="0" locked="1" layoutInCell="1" allowOverlap="0" wp14:anchorId="5DF22AFD" wp14:editId="24A17515">
                <wp:simplePos x="0" y="0"/>
                <wp:positionH relativeFrom="margin">
                  <wp:align>right</wp:align>
                </wp:positionH>
                <wp:positionV relativeFrom="margin">
                  <wp:align>bottom</wp:align>
                </wp:positionV>
                <wp:extent cx="3030855" cy="1414780"/>
                <wp:effectExtent l="0" t="0" r="0" b="762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4147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1F558E" w14:textId="068A3187" w:rsidR="008E6416" w:rsidRPr="007269EF" w:rsidRDefault="008E6416" w:rsidP="008400D9">
                            <w:pPr>
                              <w:pStyle w:val="Legenda"/>
                              <w:rPr>
                                <w:rFonts w:cs="Times New Roman"/>
                                <w:noProof/>
                                <w:szCs w:val="20"/>
                              </w:rPr>
                            </w:pPr>
                            <w:bookmarkStart w:id="17" w:name="_Ref322814498"/>
                            <w:r>
                              <w:t xml:space="preserve">Table </w:t>
                            </w:r>
                            <w:r w:rsidR="002D27DD">
                              <w:fldChar w:fldCharType="begin"/>
                            </w:r>
                            <w:r w:rsidR="002D27DD">
                              <w:instrText xml:space="preserve"> SEQ Table \* ARABIC </w:instrText>
                            </w:r>
                            <w:r w:rsidR="002D27DD">
                              <w:fldChar w:fldCharType="separate"/>
                            </w:r>
                            <w:r w:rsidR="003F09A3">
                              <w:rPr>
                                <w:noProof/>
                              </w:rPr>
                              <w:t>2</w:t>
                            </w:r>
                            <w:r w:rsidR="002D27DD">
                              <w:rPr>
                                <w:noProof/>
                              </w:rPr>
                              <w:fldChar w:fldCharType="end"/>
                            </w:r>
                            <w:bookmarkEnd w:id="17"/>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8E6416" w:rsidRPr="00B32B68" w14:paraId="3519DCD2" w14:textId="77777777" w:rsidTr="00E742F2">
                              <w:trPr>
                                <w:jc w:val="center"/>
                              </w:trPr>
                              <w:tc>
                                <w:tcPr>
                                  <w:tcW w:w="0" w:type="auto"/>
                                  <w:shd w:val="clear" w:color="auto" w:fill="auto"/>
                                  <w:vAlign w:val="center"/>
                                  <w:hideMark/>
                                </w:tcPr>
                                <w:p w14:paraId="0122123D" w14:textId="77777777" w:rsidR="008E6416" w:rsidRPr="003A4647" w:rsidRDefault="008E6416"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8E6416" w:rsidRPr="003A4647" w:rsidRDefault="008E6416">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8E6416" w:rsidRPr="003A4647" w:rsidRDefault="008E6416">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8E6416" w:rsidRPr="003A4647" w:rsidRDefault="008E6416">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8E6416" w:rsidRPr="003A4647" w:rsidRDefault="008E6416">
                                  <w:pPr>
                                    <w:pStyle w:val="tablecolhead"/>
                                    <w:rPr>
                                      <w:rFonts w:eastAsia="Times New Roman"/>
                                      <w:i/>
                                    </w:rPr>
                                  </w:pPr>
                                  <w:r w:rsidRPr="003A4647">
                                    <w:rPr>
                                      <w:rFonts w:eastAsia="Times New Roman"/>
                                      <w:i/>
                                    </w:rPr>
                                    <w:t>Nightcrawler</w:t>
                                  </w:r>
                                </w:p>
                              </w:tc>
                              <w:tc>
                                <w:tcPr>
                                  <w:tcW w:w="0" w:type="auto"/>
                                  <w:shd w:val="clear" w:color="auto" w:fill="auto"/>
                                  <w:vAlign w:val="center"/>
                                  <w:hideMark/>
                                </w:tcPr>
                                <w:p w14:paraId="0237E35B" w14:textId="77777777" w:rsidR="008E6416" w:rsidRPr="003A4647" w:rsidRDefault="008E6416">
                                  <w:pPr>
                                    <w:pStyle w:val="tablecolhead"/>
                                    <w:rPr>
                                      <w:rFonts w:eastAsia="Times New Roman"/>
                                      <w:i/>
                                    </w:rPr>
                                  </w:pPr>
                                  <w:r w:rsidRPr="003A4647">
                                    <w:rPr>
                                      <w:rFonts w:eastAsia="Times New Roman"/>
                                      <w:i/>
                                    </w:rPr>
                                    <w:t>Beast</w:t>
                                  </w:r>
                                </w:p>
                              </w:tc>
                            </w:tr>
                            <w:tr w:rsidR="008E6416" w:rsidRPr="00B32B68" w14:paraId="0920E597" w14:textId="77777777" w:rsidTr="00E742F2">
                              <w:trPr>
                                <w:jc w:val="center"/>
                              </w:trPr>
                              <w:tc>
                                <w:tcPr>
                                  <w:tcW w:w="0" w:type="auto"/>
                                  <w:shd w:val="clear" w:color="auto" w:fill="auto"/>
                                  <w:vAlign w:val="center"/>
                                  <w:hideMark/>
                                </w:tcPr>
                                <w:p w14:paraId="3C393810" w14:textId="77777777" w:rsidR="008E6416" w:rsidRPr="00B32B68" w:rsidRDefault="008E6416">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7E21D95F" w14:textId="77777777" w:rsidTr="00E742F2">
                              <w:trPr>
                                <w:jc w:val="center"/>
                              </w:trPr>
                              <w:tc>
                                <w:tcPr>
                                  <w:tcW w:w="0" w:type="auto"/>
                                  <w:shd w:val="clear" w:color="auto" w:fill="auto"/>
                                  <w:vAlign w:val="center"/>
                                  <w:hideMark/>
                                </w:tcPr>
                                <w:p w14:paraId="4E14834F" w14:textId="77777777" w:rsidR="008E6416" w:rsidRPr="00B32B68" w:rsidRDefault="008E6416">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r>
                            <w:tr w:rsidR="008E6416" w:rsidRPr="00B32B68" w14:paraId="6F7E71AC" w14:textId="77777777" w:rsidTr="00E742F2">
                              <w:trPr>
                                <w:jc w:val="center"/>
                              </w:trPr>
                              <w:tc>
                                <w:tcPr>
                                  <w:tcW w:w="0" w:type="auto"/>
                                  <w:shd w:val="clear" w:color="auto" w:fill="auto"/>
                                  <w:vAlign w:val="center"/>
                                  <w:hideMark/>
                                </w:tcPr>
                                <w:p w14:paraId="739D1B74" w14:textId="77777777" w:rsidR="008E6416" w:rsidRPr="00B32B68" w:rsidRDefault="008E6416">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043CD912" w14:textId="77777777" w:rsidTr="00E742F2">
                              <w:trPr>
                                <w:jc w:val="center"/>
                              </w:trPr>
                              <w:tc>
                                <w:tcPr>
                                  <w:tcW w:w="0" w:type="auto"/>
                                  <w:shd w:val="clear" w:color="auto" w:fill="auto"/>
                                  <w:vAlign w:val="center"/>
                                  <w:hideMark/>
                                </w:tcPr>
                                <w:p w14:paraId="60DBC500" w14:textId="77777777" w:rsidR="008E6416" w:rsidRPr="00B32B68" w:rsidRDefault="008E6416">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67E68171" w14:textId="77777777" w:rsidTr="00E742F2">
                              <w:trPr>
                                <w:jc w:val="center"/>
                              </w:trPr>
                              <w:tc>
                                <w:tcPr>
                                  <w:tcW w:w="0" w:type="auto"/>
                                  <w:shd w:val="clear" w:color="auto" w:fill="auto"/>
                                  <w:vAlign w:val="center"/>
                                  <w:hideMark/>
                                </w:tcPr>
                                <w:p w14:paraId="2D603612" w14:textId="77777777" w:rsidR="008E6416" w:rsidRPr="00B32B68" w:rsidRDefault="008E6416">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8E6416" w:rsidRPr="00B32B68" w:rsidRDefault="008E6416" w:rsidP="000C39EB">
                                  <w:pPr>
                                    <w:pStyle w:val="tablecopy"/>
                                    <w:jc w:val="center"/>
                                    <w:rPr>
                                      <w:rFonts w:eastAsia="Times New Roman"/>
                                    </w:rPr>
                                  </w:pPr>
                                  <w:r w:rsidRPr="00B32B68">
                                    <w:rPr>
                                      <w:rFonts w:eastAsia="Times New Roman"/>
                                    </w:rPr>
                                    <w:t>-</w:t>
                                  </w:r>
                                </w:p>
                              </w:tc>
                            </w:tr>
                          </w:tbl>
                          <w:p w14:paraId="1100ABD0" w14:textId="77777777" w:rsidR="008E6416" w:rsidRDefault="008E6416" w:rsidP="008400D9"/>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DF22AFD" id="Text Box 26" o:spid="_x0000_s1032" type="#_x0000_t202" style="position:absolute;left:0;text-align:left;margin-left:187.45pt;margin-top:0;width:238.65pt;height:111.4pt;z-index:25173299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" o:allowoverlap="f" stroked="f">
                <v:textbox inset="0,0,0,0">
                  <w:txbxContent>
                    <w:p w14:paraId="441F558E" w14:textId="068A3187" w:rsidR="008E6416" w:rsidRPr="007269EF" w:rsidRDefault="008E6416" w:rsidP="008400D9">
                      <w:pPr>
                        <w:pStyle w:val="Legenda"/>
                        <w:rPr>
                          <w:rFonts w:cs="Times New Roman"/>
                          <w:noProof/>
                          <w:szCs w:val="20"/>
                        </w:rPr>
                      </w:pPr>
                      <w:bookmarkStart w:id="18" w:name="_Ref322814498"/>
                      <w:r>
                        <w:t xml:space="preserve">Table </w:t>
                      </w:r>
                      <w:r w:rsidR="002D27DD">
                        <w:fldChar w:fldCharType="begin"/>
                      </w:r>
                      <w:r w:rsidR="002D27DD">
                        <w:instrText xml:space="preserve"> SEQ Table \* ARABIC </w:instrText>
                      </w:r>
                      <w:r w:rsidR="002D27DD">
                        <w:fldChar w:fldCharType="separate"/>
                      </w:r>
                      <w:r w:rsidR="003F09A3">
                        <w:rPr>
                          <w:noProof/>
                        </w:rPr>
                        <w:t>2</w:t>
                      </w:r>
                      <w:r w:rsidR="002D27DD">
                        <w:rPr>
                          <w:noProof/>
                        </w:rPr>
                        <w:fldChar w:fldCharType="end"/>
                      </w:r>
                      <w:bookmarkEnd w:id="18"/>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8E6416" w:rsidRPr="00B32B68" w14:paraId="3519DCD2" w14:textId="77777777" w:rsidTr="00E742F2">
                        <w:trPr>
                          <w:jc w:val="center"/>
                        </w:trPr>
                        <w:tc>
                          <w:tcPr>
                            <w:tcW w:w="0" w:type="auto"/>
                            <w:shd w:val="clear" w:color="auto" w:fill="auto"/>
                            <w:vAlign w:val="center"/>
                            <w:hideMark/>
                          </w:tcPr>
                          <w:p w14:paraId="0122123D" w14:textId="77777777" w:rsidR="008E6416" w:rsidRPr="003A4647" w:rsidRDefault="008E6416"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8E6416" w:rsidRPr="003A4647" w:rsidRDefault="008E6416">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8E6416" w:rsidRPr="003A4647" w:rsidRDefault="008E6416">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8E6416" w:rsidRPr="003A4647" w:rsidRDefault="008E6416">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8E6416" w:rsidRPr="003A4647" w:rsidRDefault="008E6416">
                            <w:pPr>
                              <w:pStyle w:val="tablecolhead"/>
                              <w:rPr>
                                <w:rFonts w:eastAsia="Times New Roman"/>
                                <w:i/>
                              </w:rPr>
                            </w:pPr>
                            <w:r w:rsidRPr="003A4647">
                              <w:rPr>
                                <w:rFonts w:eastAsia="Times New Roman"/>
                                <w:i/>
                              </w:rPr>
                              <w:t>Nightcrawler</w:t>
                            </w:r>
                          </w:p>
                        </w:tc>
                        <w:tc>
                          <w:tcPr>
                            <w:tcW w:w="0" w:type="auto"/>
                            <w:shd w:val="clear" w:color="auto" w:fill="auto"/>
                            <w:vAlign w:val="center"/>
                            <w:hideMark/>
                          </w:tcPr>
                          <w:p w14:paraId="0237E35B" w14:textId="77777777" w:rsidR="008E6416" w:rsidRPr="003A4647" w:rsidRDefault="008E6416">
                            <w:pPr>
                              <w:pStyle w:val="tablecolhead"/>
                              <w:rPr>
                                <w:rFonts w:eastAsia="Times New Roman"/>
                                <w:i/>
                              </w:rPr>
                            </w:pPr>
                            <w:r w:rsidRPr="003A4647">
                              <w:rPr>
                                <w:rFonts w:eastAsia="Times New Roman"/>
                                <w:i/>
                              </w:rPr>
                              <w:t>Beast</w:t>
                            </w:r>
                          </w:p>
                        </w:tc>
                      </w:tr>
                      <w:tr w:rsidR="008E6416" w:rsidRPr="00B32B68" w14:paraId="0920E597" w14:textId="77777777" w:rsidTr="00E742F2">
                        <w:trPr>
                          <w:jc w:val="center"/>
                        </w:trPr>
                        <w:tc>
                          <w:tcPr>
                            <w:tcW w:w="0" w:type="auto"/>
                            <w:shd w:val="clear" w:color="auto" w:fill="auto"/>
                            <w:vAlign w:val="center"/>
                            <w:hideMark/>
                          </w:tcPr>
                          <w:p w14:paraId="3C393810" w14:textId="77777777" w:rsidR="008E6416" w:rsidRPr="00B32B68" w:rsidRDefault="008E6416">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7E21D95F" w14:textId="77777777" w:rsidTr="00E742F2">
                        <w:trPr>
                          <w:jc w:val="center"/>
                        </w:trPr>
                        <w:tc>
                          <w:tcPr>
                            <w:tcW w:w="0" w:type="auto"/>
                            <w:shd w:val="clear" w:color="auto" w:fill="auto"/>
                            <w:vAlign w:val="center"/>
                            <w:hideMark/>
                          </w:tcPr>
                          <w:p w14:paraId="4E14834F" w14:textId="77777777" w:rsidR="008E6416" w:rsidRPr="00B32B68" w:rsidRDefault="008E6416">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8E6416" w:rsidRPr="00B32B68" w:rsidRDefault="008E6416" w:rsidP="000C39EB">
                            <w:pPr>
                              <w:pStyle w:val="tablecopy"/>
                              <w:jc w:val="center"/>
                              <w:rPr>
                                <w:rFonts w:eastAsia="Times New Roman"/>
                              </w:rPr>
                            </w:pPr>
                            <w:r w:rsidRPr="00B32B68">
                              <w:rPr>
                                <w:rFonts w:eastAsia="Times New Roman"/>
                                <w:lang w:val="pt-BR" w:eastAsia="pt-BR"/>
                              </w:rPr>
                              <w:t>-</w:t>
                            </w:r>
                          </w:p>
                        </w:tc>
                      </w:tr>
                      <w:tr w:rsidR="008E6416" w:rsidRPr="00B32B68" w14:paraId="6F7E71AC" w14:textId="77777777" w:rsidTr="00E742F2">
                        <w:trPr>
                          <w:jc w:val="center"/>
                        </w:trPr>
                        <w:tc>
                          <w:tcPr>
                            <w:tcW w:w="0" w:type="auto"/>
                            <w:shd w:val="clear" w:color="auto" w:fill="auto"/>
                            <w:vAlign w:val="center"/>
                            <w:hideMark/>
                          </w:tcPr>
                          <w:p w14:paraId="739D1B74" w14:textId="77777777" w:rsidR="008E6416" w:rsidRPr="00B32B68" w:rsidRDefault="008E6416">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043CD912" w14:textId="77777777" w:rsidTr="00E742F2">
                        <w:trPr>
                          <w:jc w:val="center"/>
                        </w:trPr>
                        <w:tc>
                          <w:tcPr>
                            <w:tcW w:w="0" w:type="auto"/>
                            <w:shd w:val="clear" w:color="auto" w:fill="auto"/>
                            <w:vAlign w:val="center"/>
                            <w:hideMark/>
                          </w:tcPr>
                          <w:p w14:paraId="60DBC500" w14:textId="77777777" w:rsidR="008E6416" w:rsidRPr="00B32B68" w:rsidRDefault="008E6416">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8E6416" w:rsidRPr="00B32B68" w:rsidRDefault="008E6416" w:rsidP="000C39EB">
                            <w:pPr>
                              <w:pStyle w:val="tablecopy"/>
                              <w:jc w:val="center"/>
                              <w:rPr>
                                <w:rFonts w:eastAsia="Times New Roman"/>
                              </w:rPr>
                            </w:pPr>
                            <w:r w:rsidRPr="00B32B68">
                              <w:rPr>
                                <w:rFonts w:eastAsia="Times New Roman"/>
                              </w:rPr>
                              <w:t>-</w:t>
                            </w:r>
                          </w:p>
                        </w:tc>
                      </w:tr>
                      <w:tr w:rsidR="008E6416" w:rsidRPr="00B32B68" w14:paraId="67E68171" w14:textId="77777777" w:rsidTr="00E742F2">
                        <w:trPr>
                          <w:jc w:val="center"/>
                        </w:trPr>
                        <w:tc>
                          <w:tcPr>
                            <w:tcW w:w="0" w:type="auto"/>
                            <w:shd w:val="clear" w:color="auto" w:fill="auto"/>
                            <w:vAlign w:val="center"/>
                            <w:hideMark/>
                          </w:tcPr>
                          <w:p w14:paraId="2D603612" w14:textId="77777777" w:rsidR="008E6416" w:rsidRPr="00B32B68" w:rsidRDefault="008E6416">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8E6416" w:rsidRPr="00B32B68" w:rsidRDefault="008E6416"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8E6416" w:rsidRPr="00B32B68" w:rsidRDefault="008E641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8E6416" w:rsidRPr="00B32B68" w:rsidRDefault="008E6416" w:rsidP="000C39EB">
                            <w:pPr>
                              <w:pStyle w:val="tablecopy"/>
                              <w:jc w:val="center"/>
                              <w:rPr>
                                <w:rFonts w:eastAsia="Times New Roman"/>
                              </w:rPr>
                            </w:pPr>
                            <w:r w:rsidRPr="00B32B68">
                              <w:rPr>
                                <w:rFonts w:eastAsia="Times New Roman"/>
                              </w:rPr>
                              <w:t>-</w:t>
                            </w:r>
                          </w:p>
                        </w:tc>
                      </w:tr>
                    </w:tbl>
                    <w:p w14:paraId="1100ABD0" w14:textId="77777777" w:rsidR="008E6416" w:rsidRDefault="008E6416" w:rsidP="008400D9"/>
                  </w:txbxContent>
                </v:textbox>
                <w10:wrap type="square" anchorx="margin" anchory="margin"/>
                <w10:anchorlock/>
              </v:shape>
            </w:pict>
          </mc:Fallback>
        </mc:AlternateContent>
      </w:r>
      <w:r w:rsidR="003E7DFF" w:rsidRPr="00357912">
        <w:rPr>
          <w:lang w:eastAsia="pt-BR"/>
        </w:rPr>
        <w:t>et us assume that each commit is represented by an integer number to illustrate how our approach works. At a giving moment, the local repositories of each developer have the commits shown in</w:t>
      </w:r>
      <w:r w:rsidR="007269EF" w:rsidRPr="00357912">
        <w:rPr>
          <w:lang w:eastAsia="pt-BR"/>
        </w:rPr>
        <w:t xml:space="preserve"> </w:t>
      </w:r>
      <w:r w:rsidR="007269EF" w:rsidRPr="00357912">
        <w:rPr>
          <w:lang w:eastAsia="pt-BR"/>
        </w:rPr>
        <w:fldChar w:fldCharType="begin"/>
      </w:r>
      <w:r w:rsidR="007269EF" w:rsidRPr="00357912">
        <w:rPr>
          <w:lang w:eastAsia="pt-BR"/>
        </w:rPr>
        <w:instrText xml:space="preserve"> REF _Ref447913380 \h </w:instrText>
      </w:r>
      <w:r w:rsidR="007269EF" w:rsidRPr="00357912">
        <w:rPr>
          <w:lang w:eastAsia="pt-BR"/>
        </w:rPr>
      </w:r>
      <w:r w:rsidR="007269EF" w:rsidRPr="00357912">
        <w:rPr>
          <w:lang w:eastAsia="pt-BR"/>
        </w:rPr>
        <w:fldChar w:fldCharType="separate"/>
      </w:r>
      <w:r w:rsidR="003F09A3">
        <w:t xml:space="preserve">Table </w:t>
      </w:r>
      <w:r w:rsidR="003F09A3">
        <w:rPr>
          <w:noProof/>
        </w:rPr>
        <w:t>1</w:t>
      </w:r>
      <w:r w:rsidR="007269EF" w:rsidRPr="00357912">
        <w:rPr>
          <w:lang w:eastAsia="pt-BR"/>
        </w:rPr>
        <w:fldChar w:fldCharType="end"/>
      </w:r>
      <w:r w:rsidR="003E7DFF" w:rsidRPr="00357912">
        <w:rPr>
          <w:lang w:eastAsia="pt-BR"/>
        </w:rPr>
        <w:t>. Considering the synchronization paths presented in</w:t>
      </w:r>
      <w:r w:rsidR="00E30BAA" w:rsidRPr="00357912">
        <w:rPr>
          <w:lang w:eastAsia="pt-BR"/>
        </w:rPr>
        <w:t xml:space="preserve"> </w:t>
      </w:r>
      <w:r w:rsidR="00E30BAA" w:rsidRPr="00357912">
        <w:rPr>
          <w:lang w:eastAsia="pt-BR"/>
        </w:rPr>
        <w:fldChar w:fldCharType="begin"/>
      </w:r>
      <w:r w:rsidR="00E30BAA" w:rsidRPr="00357912">
        <w:rPr>
          <w:lang w:eastAsia="pt-BR"/>
        </w:rPr>
        <w:instrText xml:space="preserve"> REF _Ref447912610 \h </w:instrText>
      </w:r>
      <w:r w:rsidR="00E30BAA" w:rsidRPr="00357912">
        <w:rPr>
          <w:lang w:eastAsia="pt-BR"/>
        </w:rPr>
      </w:r>
      <w:r w:rsidR="00E30BAA" w:rsidRPr="00357912">
        <w:rPr>
          <w:lang w:eastAsia="pt-BR"/>
        </w:rPr>
        <w:fldChar w:fldCharType="separate"/>
      </w:r>
      <w:r w:rsidR="003F09A3">
        <w:t xml:space="preserve">Figure </w:t>
      </w:r>
      <w:r w:rsidR="003F09A3">
        <w:rPr>
          <w:noProof/>
        </w:rPr>
        <w:t>6</w:t>
      </w:r>
      <w:r w:rsidR="00E30BAA" w:rsidRPr="00357912">
        <w:rPr>
          <w:lang w:eastAsia="pt-BR"/>
        </w:rPr>
        <w:fldChar w:fldCharType="end"/>
      </w:r>
      <w:r w:rsidR="003E7DFF" w:rsidRPr="00357912">
        <w:rPr>
          <w:lang w:eastAsia="pt-BR"/>
        </w:rPr>
        <w:t>, the perception of each developer regarding to their known peers is shown in</w:t>
      </w:r>
      <w:r w:rsidR="00140EE8" w:rsidRPr="00357912">
        <w:rPr>
          <w:lang w:eastAsia="pt-BR"/>
        </w:rPr>
        <w:t xml:space="preserve"> </w:t>
      </w:r>
      <w:r w:rsidR="00140EE8" w:rsidRPr="00357912">
        <w:rPr>
          <w:lang w:eastAsia="pt-BR"/>
        </w:rPr>
        <w:fldChar w:fldCharType="begin"/>
      </w:r>
      <w:r w:rsidR="00140EE8" w:rsidRPr="00357912">
        <w:rPr>
          <w:lang w:eastAsia="pt-BR"/>
        </w:rPr>
        <w:instrText xml:space="preserve"> REF _Ref322814498 \h </w:instrText>
      </w:r>
      <w:r w:rsidR="00140EE8" w:rsidRPr="00357912">
        <w:rPr>
          <w:lang w:eastAsia="pt-BR"/>
        </w:rPr>
      </w:r>
      <w:r w:rsidR="00140EE8" w:rsidRPr="00357912">
        <w:rPr>
          <w:lang w:eastAsia="pt-BR"/>
        </w:rPr>
        <w:fldChar w:fldCharType="separate"/>
      </w:r>
      <w:r w:rsidR="003F09A3">
        <w:t xml:space="preserve">Table </w:t>
      </w:r>
      <w:r w:rsidR="003F09A3">
        <w:rPr>
          <w:noProof/>
        </w:rPr>
        <w:t>2</w:t>
      </w:r>
      <w:r w:rsidR="00140EE8" w:rsidRPr="00357912">
        <w:rPr>
          <w:lang w:eastAsia="pt-BR"/>
        </w:rPr>
        <w:fldChar w:fldCharType="end"/>
      </w:r>
      <w:r w:rsidR="003E7DFF" w:rsidRPr="00357912">
        <w:rPr>
          <w:lang w:eastAsia="pt-BR"/>
        </w:rPr>
        <w:t xml:space="preserve">.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w:t>
      </w:r>
      <w:r w:rsidR="003E7DFF" w:rsidRPr="00357912">
        <w:rPr>
          <w:lang w:eastAsia="pt-BR"/>
        </w:rPr>
        <w:lastRenderedPageBreak/>
        <w:t>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p>
    <w:p w14:paraId="2EB31226" w14:textId="77777777" w:rsidR="003E7DFF" w:rsidRPr="00357912" w:rsidRDefault="003E7DFF" w:rsidP="003E7DFF">
      <w:pPr>
        <w:pStyle w:val="Ttulo3"/>
        <w:rPr>
          <w:lang w:eastAsia="pt-BR"/>
        </w:rPr>
      </w:pPr>
      <w:r w:rsidRPr="00357912">
        <w:rPr>
          <w:lang w:eastAsia="pt-BR"/>
        </w:rPr>
        <w:t>Level 4: Commits</w:t>
      </w:r>
    </w:p>
    <w:p w14:paraId="26CC14E6" w14:textId="1D849998"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87584" behindDoc="1" locked="1" layoutInCell="1" allowOverlap="0" wp14:anchorId="1120906C" wp14:editId="66CFEF38">
                <wp:simplePos x="0" y="0"/>
                <wp:positionH relativeFrom="margin">
                  <wp:align>left</wp:align>
                </wp:positionH>
                <wp:positionV relativeFrom="margin">
                  <wp:align>top</wp:align>
                </wp:positionV>
                <wp:extent cx="3056255" cy="2186305"/>
                <wp:effectExtent l="0" t="0" r="0" b="0"/>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218630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8A4BD5C" w14:textId="77777777" w:rsidR="008E6416" w:rsidRDefault="008E6416" w:rsidP="00C45784">
                            <w:pPr>
                              <w:keepNext/>
                              <w:jc w:val="center"/>
                            </w:pPr>
                            <w:r w:rsidRPr="00823D5C">
                              <w:rPr>
                                <w:noProof/>
                                <w:lang w:val="pt-BR" w:eastAsia="pt-BR"/>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7F75C49B" w:rsidR="008E6416" w:rsidRPr="00F5435D" w:rsidRDefault="008E6416" w:rsidP="00C45784">
                            <w:pPr>
                              <w:pStyle w:val="Legenda"/>
                              <w:rPr>
                                <w:rFonts w:cs="Times New Roman"/>
                                <w:noProof/>
                                <w:szCs w:val="20"/>
                              </w:rPr>
                            </w:pPr>
                            <w:bookmarkStart w:id="19" w:name="_Ref447912610"/>
                            <w:r>
                              <w:t xml:space="preserve">Figure </w:t>
                            </w:r>
                            <w:r w:rsidR="002D27DD">
                              <w:fldChar w:fldCharType="begin"/>
                            </w:r>
                            <w:r w:rsidR="002D27DD">
                              <w:instrText xml:space="preserve"> SEQ </w:instrText>
                            </w:r>
                            <w:r w:rsidR="002D27DD">
                              <w:instrText xml:space="preserve">Figure \* ARABIC </w:instrText>
                            </w:r>
                            <w:r w:rsidR="002D27DD">
                              <w:fldChar w:fldCharType="separate"/>
                            </w:r>
                            <w:r w:rsidR="003F09A3">
                              <w:rPr>
                                <w:noProof/>
                              </w:rPr>
                              <w:t>6</w:t>
                            </w:r>
                            <w:r w:rsidR="002D27DD">
                              <w:rPr>
                                <w:noProof/>
                              </w:rPr>
                              <w:fldChar w:fldCharType="end"/>
                            </w:r>
                            <w:bookmarkEnd w:id="19"/>
                            <w:r>
                              <w:t>. A scenario involving some developers</w:t>
                            </w:r>
                          </w:p>
                          <w:p w14:paraId="601A4313" w14:textId="77777777" w:rsidR="008E6416" w:rsidRDefault="008E6416" w:rsidP="00C45784">
                            <w:pPr>
                              <w:pStyle w:val="Legenda"/>
                            </w:pPr>
                          </w:p>
                          <w:p w14:paraId="6A8C26E3" w14:textId="77777777" w:rsidR="008E6416" w:rsidRDefault="008E6416" w:rsidP="00C45784">
                            <w:pPr>
                              <w:keepNext/>
                            </w:pPr>
                          </w:p>
                          <w:p w14:paraId="1DBCD465" w14:textId="77777777" w:rsidR="008E6416" w:rsidRDefault="008E6416" w:rsidP="00C4578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1120906C" id="Caixa de Texto 2" o:spid="_x0000_s1033" type="#_x0000_t202" style="position:absolute;left:0;text-align:left;margin-left:0;margin-top:0;width:240.65pt;height:172.15pt;z-index:-251728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" o:allowoverlap="f" stroked="f">
                <v:textbox>
                  <w:txbxContent>
                    <w:p w14:paraId="18A4BD5C" w14:textId="77777777" w:rsidR="008E6416" w:rsidRDefault="008E6416" w:rsidP="00C45784">
                      <w:pPr>
                        <w:keepNext/>
                        <w:jc w:val="center"/>
                      </w:pPr>
                      <w:r w:rsidRPr="00823D5C">
                        <w:rPr>
                          <w:noProof/>
                          <w:lang w:val="pt-BR" w:eastAsia="pt-BR"/>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7F75C49B" w:rsidR="008E6416" w:rsidRPr="00F5435D" w:rsidRDefault="008E6416" w:rsidP="00C45784">
                      <w:pPr>
                        <w:pStyle w:val="Legenda"/>
                        <w:rPr>
                          <w:rFonts w:cs="Times New Roman"/>
                          <w:noProof/>
                          <w:szCs w:val="20"/>
                        </w:rPr>
                      </w:pPr>
                      <w:bookmarkStart w:id="20" w:name="_Ref447912610"/>
                      <w:r>
                        <w:t xml:space="preserve">Figure </w:t>
                      </w:r>
                      <w:r w:rsidR="002D27DD">
                        <w:fldChar w:fldCharType="begin"/>
                      </w:r>
                      <w:r w:rsidR="002D27DD">
                        <w:instrText xml:space="preserve"> SEQ </w:instrText>
                      </w:r>
                      <w:r w:rsidR="002D27DD">
                        <w:instrText xml:space="preserve">Figure \* ARABIC </w:instrText>
                      </w:r>
                      <w:r w:rsidR="002D27DD">
                        <w:fldChar w:fldCharType="separate"/>
                      </w:r>
                      <w:r w:rsidR="003F09A3">
                        <w:rPr>
                          <w:noProof/>
                        </w:rPr>
                        <w:t>6</w:t>
                      </w:r>
                      <w:r w:rsidR="002D27DD">
                        <w:rPr>
                          <w:noProof/>
                        </w:rPr>
                        <w:fldChar w:fldCharType="end"/>
                      </w:r>
                      <w:bookmarkEnd w:id="20"/>
                      <w:r>
                        <w:t>. A scenario involving some developers</w:t>
                      </w:r>
                    </w:p>
                    <w:p w14:paraId="601A4313" w14:textId="77777777" w:rsidR="008E6416" w:rsidRDefault="008E6416" w:rsidP="00C45784">
                      <w:pPr>
                        <w:pStyle w:val="Legenda"/>
                      </w:pPr>
                    </w:p>
                    <w:p w14:paraId="6A8C26E3" w14:textId="77777777" w:rsidR="008E6416" w:rsidRDefault="008E6416" w:rsidP="00C45784">
                      <w:pPr>
                        <w:keepNext/>
                      </w:pPr>
                    </w:p>
                    <w:p w14:paraId="1DBCD465" w14:textId="77777777" w:rsidR="008E6416" w:rsidRDefault="008E6416" w:rsidP="00C45784"/>
                  </w:txbxContent>
                </v:textbox>
                <w10:wrap type="square" anchorx="margin" anchory="margin"/>
                <w10:anchorlock/>
              </v:shape>
            </w:pict>
          </mc:Fallback>
        </mc:AlternateContent>
      </w:r>
      <w:r w:rsidR="003E7DFF"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3F09A3">
        <w:t xml:space="preserve">Figure </w:t>
      </w:r>
      <w:r w:rsidR="003F09A3">
        <w:rPr>
          <w:noProof/>
        </w:rPr>
        <w:t>7</w:t>
      </w:r>
      <w:r w:rsidR="00E524D5" w:rsidRPr="00357912">
        <w:rPr>
          <w:lang w:eastAsia="pt-BR"/>
        </w:rPr>
        <w:fldChar w:fldCharType="end"/>
      </w:r>
      <w:r w:rsidR="00E524D5" w:rsidRPr="00357912">
        <w:rPr>
          <w:lang w:eastAsia="pt-BR"/>
        </w:rPr>
        <w:t>)</w:t>
      </w:r>
      <w:r w:rsidR="003E7DFF" w:rsidRPr="00357912">
        <w:rPr>
          <w:lang w:eastAsia="pt-BR"/>
        </w:rPr>
        <w:t xml:space="preserve">. Each vertex in the graph represents either a known commit in the topology (which is named after its hash’s five initial characters, such as the node labeled </w:t>
      </w:r>
      <w:r w:rsidR="003E7DFF" w:rsidRPr="00357912">
        <w:rPr>
          <w:i/>
          <w:lang w:eastAsia="pt-BR"/>
        </w:rPr>
        <w:t>2e10a</w:t>
      </w:r>
      <w:r w:rsidR="003E7DFF" w:rsidRPr="00357912">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w:t>
      </w:r>
      <w:r w:rsidR="001864D7" w:rsidRPr="00357912">
        <w:rPr>
          <w:lang w:eastAsia="pt-BR"/>
        </w:rPr>
        <w:t>over</w:t>
      </w:r>
      <w:r w:rsidR="003E7DFF" w:rsidRPr="00357912">
        <w:rPr>
          <w:lang w:eastAsia="pt-BR"/>
        </w:rPr>
        <w:t xml:space="preserve"> huge amounts of data. Thicker borders denote that the commit is a branch’s head (e.g., commit </w:t>
      </w:r>
      <w:r w:rsidR="00755B63" w:rsidRPr="00357912">
        <w:rPr>
          <w:i/>
          <w:lang w:eastAsia="pt-BR"/>
        </w:rPr>
        <w:t>ea6a4</w:t>
      </w:r>
      <w:r w:rsidR="003E7DFF" w:rsidRPr="00357912">
        <w:rPr>
          <w:lang w:eastAsia="pt-BR"/>
        </w:rPr>
        <w:t xml:space="preserve">). Commits are drawn according to their precedence order. Thus, if a commit </w:t>
      </w:r>
      <w:r w:rsidR="003E7DFF" w:rsidRPr="00357912">
        <w:rPr>
          <w:i/>
          <w:lang w:eastAsia="pt-BR"/>
        </w:rPr>
        <w:t>N</w:t>
      </w:r>
      <w:r w:rsidR="003E7DFF" w:rsidRPr="00357912">
        <w:rPr>
          <w:lang w:eastAsia="pt-BR"/>
        </w:rPr>
        <w:t xml:space="preserve"> is created over a commit </w:t>
      </w:r>
      <w:r w:rsidR="003E7DFF" w:rsidRPr="00357912">
        <w:rPr>
          <w:i/>
          <w:lang w:eastAsia="pt-BR"/>
        </w:rPr>
        <w:t>N – 1</w:t>
      </w:r>
      <w:r w:rsidR="003E7DFF" w:rsidRPr="00357912">
        <w:rPr>
          <w:lang w:eastAsia="pt-BR"/>
        </w:rPr>
        <w:t xml:space="preserve">, then commit </w:t>
      </w:r>
      <w:r w:rsidR="003E7DFF" w:rsidRPr="00357912">
        <w:rPr>
          <w:i/>
          <w:lang w:eastAsia="pt-BR"/>
        </w:rPr>
        <w:t>N</w:t>
      </w:r>
      <w:r w:rsidR="003E7DFF" w:rsidRPr="00357912">
        <w:rPr>
          <w:lang w:eastAsia="pt-BR"/>
        </w:rPr>
        <w:t xml:space="preserve"> will be located in the right hand side of commit </w:t>
      </w:r>
      <w:r w:rsidR="003E7DFF" w:rsidRPr="00357912">
        <w:rPr>
          <w:i/>
          <w:lang w:eastAsia="pt-BR"/>
        </w:rPr>
        <w:t>N – 1</w:t>
      </w:r>
      <w:r w:rsidR="003E7DFF" w:rsidRPr="00357912">
        <w:rPr>
          <w:lang w:eastAsia="pt-BR"/>
        </w:rPr>
        <w:t xml:space="preserve">. For each commit, DyeVC pr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3F09A3">
        <w:t xml:space="preserve">Figure </w:t>
      </w:r>
      <w:r w:rsidR="003F09A3">
        <w:rPr>
          <w:noProof/>
        </w:rPr>
        <w:t>2</w:t>
      </w:r>
      <w:r w:rsidR="00E524D5" w:rsidRPr="00357912">
        <w:rPr>
          <w:lang w:eastAsia="pt-BR"/>
        </w:rPr>
        <w:fldChar w:fldCharType="end"/>
      </w:r>
      <w:r w:rsidR="00E524D5" w:rsidRPr="00357912">
        <w:rPr>
          <w:lang w:eastAsia="pt-BR"/>
        </w:rPr>
        <w:t xml:space="preserve"> </w:t>
      </w:r>
      <w:r w:rsidR="003E7DFF"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003E7DFF" w:rsidRPr="00357912">
        <w:rPr>
          <w:lang w:eastAsia="pt-BR"/>
        </w:rPr>
        <w:t>files (</w:t>
      </w:r>
      <w:r w:rsidR="001864D7" w:rsidRPr="00357912">
        <w:rPr>
          <w:lang w:eastAsia="pt-BR"/>
        </w:rPr>
        <w:t>added, edited</w:t>
      </w:r>
      <w:r w:rsidR="003E7DFF" w:rsidRPr="00357912">
        <w:rPr>
          <w:lang w:eastAsia="pt-BR"/>
        </w:rPr>
        <w:t xml:space="preserve">, </w:t>
      </w:r>
      <w:r w:rsidR="001864D7" w:rsidRPr="00357912">
        <w:rPr>
          <w:lang w:eastAsia="pt-BR"/>
        </w:rPr>
        <w:t xml:space="preserve">and </w:t>
      </w:r>
      <w:r w:rsidR="003E7DFF" w:rsidRPr="00357912">
        <w:rPr>
          <w:lang w:eastAsia="pt-BR"/>
        </w:rPr>
        <w:t>deleted).</w:t>
      </w:r>
    </w:p>
    <w:p w14:paraId="7E4A7C4A" w14:textId="6981923C"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26848" behindDoc="0" locked="1" layoutInCell="1" allowOverlap="1" wp14:anchorId="2D2FA97A" wp14:editId="6951C302">
                <wp:simplePos x="0" y="0"/>
                <wp:positionH relativeFrom="margin">
                  <wp:align>left</wp:align>
                </wp:positionH>
                <wp:positionV relativeFrom="margin">
                  <wp:align>bottom</wp:align>
                </wp:positionV>
                <wp:extent cx="3056255"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9367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86B7A0" w14:textId="77777777" w:rsidR="008E6416" w:rsidRDefault="008E6416"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6F9CFF1E" w:rsidR="008E6416" w:rsidRPr="00171835" w:rsidRDefault="008E6416" w:rsidP="007269EF">
                            <w:pPr>
                              <w:pStyle w:val="Legenda"/>
                              <w:rPr>
                                <w:rFonts w:cs="Times New Roman"/>
                                <w:noProof/>
                                <w:szCs w:val="20"/>
                              </w:rPr>
                            </w:pPr>
                            <w:bookmarkStart w:id="21" w:name="_Ref447913488"/>
                            <w:r>
                              <w:t xml:space="preserve">Figure </w:t>
                            </w:r>
                            <w:r w:rsidR="002D27DD">
                              <w:fldChar w:fldCharType="begin"/>
                            </w:r>
                            <w:r w:rsidR="002D27DD">
                              <w:instrText xml:space="preserve"> SEQ Figure \* ARABIC </w:instrText>
                            </w:r>
                            <w:r w:rsidR="002D27DD">
                              <w:fldChar w:fldCharType="separate"/>
                            </w:r>
                            <w:r w:rsidR="003F09A3">
                              <w:rPr>
                                <w:noProof/>
                              </w:rPr>
                              <w:t>7</w:t>
                            </w:r>
                            <w:r w:rsidR="002D27DD">
                              <w:rPr>
                                <w:noProof/>
                              </w:rPr>
                              <w:fldChar w:fldCharType="end"/>
                            </w:r>
                            <w:bookmarkEnd w:id="21"/>
                            <w:r>
                              <w:t>. Collapsed commit history</w:t>
                            </w:r>
                          </w:p>
                          <w:p w14:paraId="2B9272CB" w14:textId="77777777" w:rsidR="008E6416" w:rsidRDefault="008E6416"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2FA97A" id="Text Box 29" o:spid="_x0000_s1034" type="#_x0000_t202" style="position:absolute;left:0;text-align:left;margin-left:0;margin-top:0;width:240.65pt;height:152.5pt;z-index:25172684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" stroked="f">
                <v:textbox>
                  <w:txbxContent>
                    <w:p w14:paraId="0386B7A0" w14:textId="77777777" w:rsidR="008E6416" w:rsidRDefault="008E6416"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6F9CFF1E" w:rsidR="008E6416" w:rsidRPr="00171835" w:rsidRDefault="008E6416" w:rsidP="007269EF">
                      <w:pPr>
                        <w:pStyle w:val="Legenda"/>
                        <w:rPr>
                          <w:rFonts w:cs="Times New Roman"/>
                          <w:noProof/>
                          <w:szCs w:val="20"/>
                        </w:rPr>
                      </w:pPr>
                      <w:bookmarkStart w:id="22" w:name="_Ref447913488"/>
                      <w:r>
                        <w:t xml:space="preserve">Figure </w:t>
                      </w:r>
                      <w:r w:rsidR="002D27DD">
                        <w:fldChar w:fldCharType="begin"/>
                      </w:r>
                      <w:r w:rsidR="002D27DD">
                        <w:instrText xml:space="preserve"> SEQ Figure \* ARABIC </w:instrText>
                      </w:r>
                      <w:r w:rsidR="002D27DD">
                        <w:fldChar w:fldCharType="separate"/>
                      </w:r>
                      <w:r w:rsidR="003F09A3">
                        <w:rPr>
                          <w:noProof/>
                        </w:rPr>
                        <w:t>7</w:t>
                      </w:r>
                      <w:r w:rsidR="002D27DD">
                        <w:rPr>
                          <w:noProof/>
                        </w:rPr>
                        <w:fldChar w:fldCharType="end"/>
                      </w:r>
                      <w:bookmarkEnd w:id="22"/>
                      <w:r>
                        <w:t>. Collapsed commit history</w:t>
                      </w:r>
                    </w:p>
                    <w:p w14:paraId="2B9272CB" w14:textId="77777777" w:rsidR="008E6416" w:rsidRDefault="008E6416"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w:t>
      </w:r>
      <w:r w:rsidR="003E7DFF" w:rsidRPr="00357912">
        <w:rPr>
          <w:lang w:eastAsia="pt-BR"/>
        </w:rPr>
        <w:t>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meaning that they can neither be pushed nor pulled.</w:t>
      </w:r>
    </w:p>
    <w:p w14:paraId="0A8F20B1" w14:textId="77777777" w:rsidR="00E524D5" w:rsidRPr="00357912" w:rsidRDefault="00E524D5" w:rsidP="00F5237E">
      <w:pPr>
        <w:pStyle w:val="EstiloRecuodecorpodetextoPrimeiralinha0cmDepoisde"/>
        <w:rPr>
          <w:lang w:eastAsia="pt-BR"/>
        </w:rPr>
      </w:pPr>
      <w:r w:rsidRPr="00357912">
        <w:rPr>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2FE5D8E1" w14:textId="77777777" w:rsidR="00E524D5" w:rsidRPr="00357912" w:rsidRDefault="00E524D5" w:rsidP="00E524D5">
      <w:pPr>
        <w:pStyle w:val="Ttulo2"/>
        <w:rPr>
          <w:lang w:eastAsia="pt-BR"/>
        </w:rPr>
      </w:pPr>
      <w:bookmarkStart w:id="23" w:name="_Ref448229062"/>
      <w:r w:rsidRPr="00357912">
        <w:rPr>
          <w:lang w:eastAsia="pt-BR"/>
        </w:rPr>
        <w:t>Behind the Scenes</w:t>
      </w:r>
      <w:bookmarkEnd w:id="23"/>
    </w:p>
    <w:p w14:paraId="1FBDFA85" w14:textId="67EA6531"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3F09A3">
        <w:rPr>
          <w:lang w:eastAsia="pt-BR"/>
        </w:rPr>
        <w:t>Algorithm 1</w:t>
      </w:r>
      <w:r w:rsidRPr="00357912">
        <w:rPr>
          <w:lang w:eastAsia="pt-BR"/>
        </w:rPr>
        <w:fldChar w:fldCharType="end"/>
      </w:r>
      <w:r w:rsidRPr="00357912">
        <w:rPr>
          <w:lang w:eastAsia="pt-BR"/>
        </w:rPr>
        <w:t xml:space="preserve"> shows how DyeVC updates its database with commits in the topology. The process is based on Set Theory and is executed for each repository </w:t>
      </w:r>
      <w:r w:rsidRPr="00357912">
        <w:rPr>
          <w:i/>
          <w:lang w:eastAsia="pt-BR"/>
        </w:rPr>
        <w:t>rep</w:t>
      </w:r>
      <w:r w:rsidRPr="00357912">
        <w:rPr>
          <w:lang w:eastAsia="pt-BR"/>
        </w:rPr>
        <w:t xml:space="preserve"> monitored by DyeVC. The algorithm receives as input the repository being monitored (</w:t>
      </w:r>
      <w:r w:rsidRPr="00357912">
        <w:rPr>
          <w:i/>
          <w:lang w:eastAsia="pt-BR"/>
        </w:rPr>
        <w:t>rep</w:t>
      </w:r>
      <w:r w:rsidRPr="00357912">
        <w:rPr>
          <w:lang w:eastAsia="pt-BR"/>
        </w:rPr>
        <w:t>), the set of existing commits in the database (</w:t>
      </w:r>
      <w:r w:rsidRPr="00357912">
        <w:rPr>
          <w:i/>
          <w:lang w:eastAsia="pt-BR"/>
        </w:rPr>
        <w:t>db.commits</w:t>
      </w:r>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r w:rsidRPr="00357912">
        <w:rPr>
          <w:i/>
          <w:lang w:eastAsia="pt-BR"/>
        </w:rPr>
        <w:t>previousSnapshot</w:t>
      </w:r>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r w:rsidRPr="00357912">
        <w:rPr>
          <w:i/>
          <w:lang w:eastAsia="pt-BR"/>
        </w:rPr>
        <w:t>currentSnapshot</w:t>
      </w:r>
      <w:r w:rsidRPr="00357912">
        <w:rPr>
          <w:lang w:eastAsia="pt-BR"/>
        </w:rPr>
        <w:t>).</w:t>
      </w:r>
    </w:p>
    <w:p w14:paraId="56407E6E" w14:textId="77777777" w:rsidR="00E524D5" w:rsidRPr="00357912" w:rsidRDefault="00E524D5" w:rsidP="00F5237E">
      <w:pPr>
        <w:pStyle w:val="EstiloRecuodecorpodetextoPrimeiralinha0cmDepoisde"/>
        <w:rPr>
          <w:lang w:eastAsia="pt-BR"/>
        </w:rPr>
      </w:pPr>
      <w:r w:rsidRPr="00357912">
        <w:rPr>
          <w:lang w:eastAsia="pt-BR"/>
        </w:rPr>
        <w:t xml:space="preserve">First of all, we subtract </w:t>
      </w:r>
      <w:r w:rsidRPr="00357912">
        <w:rPr>
          <w:i/>
          <w:lang w:eastAsia="pt-BR"/>
        </w:rPr>
        <w:t>currentSnapshot</w:t>
      </w:r>
      <w:r w:rsidRPr="00357912">
        <w:rPr>
          <w:lang w:eastAsia="pt-BR"/>
        </w:rPr>
        <w:t xml:space="preserve"> from </w:t>
      </w:r>
      <w:r w:rsidRPr="00357912">
        <w:rPr>
          <w:i/>
          <w:lang w:eastAsia="pt-BR"/>
        </w:rPr>
        <w:t>previousSnapshot</w:t>
      </w:r>
      <w:r w:rsidRPr="00357912">
        <w:rPr>
          <w:lang w:eastAsia="pt-BR"/>
        </w:rPr>
        <w:t xml:space="preserve"> to find </w:t>
      </w:r>
      <w:r w:rsidRPr="00357912">
        <w:rPr>
          <w:i/>
          <w:lang w:eastAsia="pt-BR"/>
        </w:rPr>
        <w:t>commitsToDelete</w:t>
      </w:r>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r w:rsidRPr="00357912">
        <w:rPr>
          <w:i/>
          <w:lang w:eastAsia="pt-BR"/>
        </w:rPr>
        <w:t>previousSnapshot</w:t>
      </w:r>
      <w:r w:rsidRPr="00357912">
        <w:rPr>
          <w:lang w:eastAsia="pt-BR"/>
        </w:rPr>
        <w:t xml:space="preserve"> from </w:t>
      </w:r>
      <w:r w:rsidRPr="00357912">
        <w:rPr>
          <w:i/>
          <w:lang w:eastAsia="pt-BR"/>
        </w:rPr>
        <w:t>currentSnapshot</w:t>
      </w:r>
      <w:r w:rsidRPr="00357912">
        <w:rPr>
          <w:lang w:eastAsia="pt-BR"/>
        </w:rPr>
        <w:t xml:space="preserve"> to find </w:t>
      </w:r>
      <w:r w:rsidRPr="00357912">
        <w:rPr>
          <w:i/>
          <w:lang w:eastAsia="pt-BR"/>
        </w:rPr>
        <w:t>newCommits</w:t>
      </w:r>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6FE4B8FA" w:rsidR="00E524D5" w:rsidRPr="00357912" w:rsidRDefault="00E524D5" w:rsidP="00F5237E">
      <w:pPr>
        <w:pStyle w:val="EstiloRecuodecorpodetextoPrimeiralinha0cmDepoisde"/>
        <w:rPr>
          <w:lang w:eastAsia="pt-BR"/>
        </w:rPr>
      </w:pPr>
      <w:r w:rsidRPr="00357912">
        <w:rPr>
          <w:lang w:eastAsia="pt-BR"/>
        </w:rPr>
        <w:t xml:space="preserve">Next, we find out which commits in </w:t>
      </w:r>
      <w:r w:rsidRPr="00357912">
        <w:rPr>
          <w:i/>
          <w:lang w:eastAsia="pt-BR"/>
        </w:rPr>
        <w:t>newCommits</w:t>
      </w:r>
      <w:r w:rsidRPr="00357912">
        <w:rPr>
          <w:lang w:eastAsia="pt-BR"/>
        </w:rPr>
        <w:t xml:space="preserve"> </w:t>
      </w:r>
      <w:r w:rsidR="00C23B88" w:rsidRPr="00357912">
        <w:rPr>
          <w:lang w:eastAsia="pt-BR"/>
        </w:rPr>
        <w:t xml:space="preserve">need </w:t>
      </w:r>
      <w:r w:rsidRPr="00357912">
        <w:rPr>
          <w:lang w:eastAsia="pt-BR"/>
        </w:rPr>
        <w:t>to be inserted into the database, by subtracting the existing commits in the database (db.</w:t>
      </w:r>
      <w:r w:rsidRPr="00357912">
        <w:rPr>
          <w:i/>
          <w:lang w:eastAsia="pt-BR"/>
        </w:rPr>
        <w:t>commits</w:t>
      </w:r>
      <w:r w:rsidRPr="00357912">
        <w:rPr>
          <w:lang w:eastAsia="pt-BR"/>
        </w:rPr>
        <w:t xml:space="preserve">) from </w:t>
      </w:r>
      <w:r w:rsidRPr="00357912">
        <w:rPr>
          <w:i/>
          <w:lang w:eastAsia="pt-BR"/>
        </w:rPr>
        <w:t>newCommits</w:t>
      </w:r>
      <w:r w:rsidRPr="00357912">
        <w:rPr>
          <w:lang w:eastAsia="pt-BR"/>
        </w:rPr>
        <w:t xml:space="preserve"> (line 6). This step is necessary because some of the new commits might have already been inserted into the database by another instance of DyeVC. Commits that might </w:t>
      </w:r>
      <w:r w:rsidR="00C23B88" w:rsidRPr="00357912">
        <w:rPr>
          <w:lang w:eastAsia="pt-BR"/>
        </w:rPr>
        <w:t xml:space="preserve">need to </w:t>
      </w:r>
      <w:r w:rsidRPr="00357912">
        <w:rPr>
          <w:lang w:eastAsia="pt-BR"/>
        </w:rPr>
        <w:t xml:space="preserve">be updated are represented by </w:t>
      </w:r>
      <w:r w:rsidRPr="00357912">
        <w:rPr>
          <w:i/>
          <w:lang w:eastAsia="pt-BR"/>
        </w:rPr>
        <w:t>commitsToUpdate</w:t>
      </w:r>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77777777"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r w:rsidRPr="00357912">
        <w:rPr>
          <w:i/>
          <w:lang w:eastAsia="pt-BR"/>
        </w:rPr>
        <w:t>c.foundIn</w:t>
      </w:r>
      <w:r w:rsidRPr="00357912">
        <w:rPr>
          <w:lang w:eastAsia="pt-BR"/>
        </w:rPr>
        <w:t xml:space="preserve"> attribute. This verification is done using the procedure </w:t>
      </w:r>
      <w:r w:rsidRPr="00357912">
        <w:rPr>
          <w:i/>
          <w:lang w:eastAsia="pt-BR"/>
        </w:rPr>
        <w:t xml:space="preserve">updateFoundIn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 xml:space="preserve">exists based on its local existence or in any reposi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r w:rsidRPr="00357912">
        <w:rPr>
          <w:i/>
          <w:lang w:eastAsia="pt-BR"/>
        </w:rPr>
        <w:t>c</w:t>
      </w:r>
      <w:r w:rsidRPr="00357912">
        <w:rPr>
          <w:lang w:eastAsia="pt-BR"/>
        </w:rPr>
        <w:t>.</w:t>
      </w:r>
      <w:r w:rsidRPr="00357912">
        <w:rPr>
          <w:i/>
          <w:lang w:eastAsia="pt-BR"/>
        </w:rPr>
        <w:t>foundIn</w:t>
      </w:r>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ntain </w:t>
      </w:r>
      <w:r w:rsidRPr="00357912">
        <w:rPr>
          <w:i/>
          <w:lang w:eastAsia="pt-BR"/>
        </w:rPr>
        <w:t>c</w:t>
      </w:r>
      <w:r w:rsidRPr="00357912">
        <w:rPr>
          <w:lang w:eastAsia="pt-BR"/>
        </w:rPr>
        <w:t xml:space="preserve"> are added to </w:t>
      </w:r>
      <w:r w:rsidRPr="00357912">
        <w:rPr>
          <w:i/>
          <w:lang w:eastAsia="pt-BR"/>
        </w:rPr>
        <w:t>c.foundIn</w:t>
      </w:r>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r w:rsidRPr="00357912">
        <w:rPr>
          <w:i/>
          <w:lang w:eastAsia="pt-BR"/>
        </w:rPr>
        <w:t>c.foundIn</w:t>
      </w:r>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w:t>
      </w:r>
      <w:r w:rsidRPr="00357912">
        <w:rPr>
          <w:lang w:eastAsia="pt-BR"/>
        </w:rPr>
        <w:lastRenderedPageBreak/>
        <w:t xml:space="preserve">tracked branch, i.e., if at least one of </w:t>
      </w:r>
      <w:r w:rsidRPr="00357912">
        <w:rPr>
          <w:i/>
          <w:lang w:eastAsia="pt-BR"/>
        </w:rPr>
        <w:t>rep.branches</w:t>
      </w:r>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o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r w:rsidRPr="00357912">
        <w:rPr>
          <w:i/>
          <w:lang w:eastAsia="pt-BR"/>
        </w:rPr>
        <w:t>c.foundIn</w:t>
      </w:r>
      <w:r w:rsidRPr="00357912">
        <w:rPr>
          <w:lang w:eastAsia="pt-BR"/>
        </w:rPr>
        <w:t xml:space="preserve"> (line 39). Finally, in scenario 3, </w:t>
      </w:r>
      <w:r w:rsidRPr="00357912">
        <w:rPr>
          <w:i/>
          <w:lang w:eastAsia="pt-BR"/>
        </w:rPr>
        <w:t>c</w:t>
      </w:r>
      <w:r w:rsidRPr="00357912">
        <w:rPr>
          <w:lang w:eastAsia="pt-BR"/>
        </w:rPr>
        <w:t xml:space="preserve"> is not in a tracked branch, mean</w:t>
      </w:r>
      <w:r w:rsidRPr="00357912">
        <w:rPr>
          <w:lang w:eastAsia="pt-BR"/>
        </w:rPr>
        <w:t xml:space="preserve">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r w:rsidRPr="00357912">
        <w:rPr>
          <w:i/>
          <w:lang w:eastAsia="pt-BR"/>
        </w:rPr>
        <w:t>c.foundIn</w:t>
      </w:r>
      <w:r w:rsidRPr="00357912">
        <w:rPr>
          <w:lang w:eastAsia="pt-BR"/>
        </w:rPr>
        <w:t xml:space="preserve"> (line 41).</w:t>
      </w:r>
    </w:p>
    <w:p w14:paraId="288B935D" w14:textId="77777777" w:rsidR="00E524D5" w:rsidRPr="00357912" w:rsidRDefault="005E7746"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30944" behindDoc="0" locked="0" layoutInCell="1" allowOverlap="1" wp14:anchorId="546E4F46" wp14:editId="26E418A8">
                <wp:simplePos x="0" y="0"/>
                <wp:positionH relativeFrom="margin">
                  <wp:posOffset>-1988</wp:posOffset>
                </wp:positionH>
                <wp:positionV relativeFrom="margin">
                  <wp:posOffset>-1988</wp:posOffset>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22CE7F" w14:textId="49D05409" w:rsidR="008E6416" w:rsidRDefault="008E6416" w:rsidP="00F5237E">
                            <w:pPr>
                              <w:pStyle w:val="Legenda"/>
                              <w:spacing w:after="0"/>
                              <w:jc w:val="both"/>
                            </w:pPr>
                            <w:bookmarkStart w:id="24" w:name="_Ref402630254"/>
                            <w:r>
                              <w:t xml:space="preserve">Algorithm </w:t>
                            </w:r>
                            <w:r w:rsidR="002D27DD">
                              <w:fldChar w:fldCharType="begin"/>
                            </w:r>
                            <w:r w:rsidR="002D27DD">
                              <w:instrText xml:space="preserve"> SEQ Algorithm \* ARABIC </w:instrText>
                            </w:r>
                            <w:r w:rsidR="002D27DD">
                              <w:fldChar w:fldCharType="separate"/>
                            </w:r>
                            <w:r w:rsidR="003F09A3">
                              <w:rPr>
                                <w:noProof/>
                              </w:rPr>
                              <w:t>1</w:t>
                            </w:r>
                            <w:r w:rsidR="002D27DD">
                              <w:rPr>
                                <w:noProof/>
                              </w:rPr>
                              <w:fldChar w:fldCharType="end"/>
                            </w:r>
                            <w:bookmarkEnd w:id="24"/>
                            <w:r>
                              <w:t>: Updating commits in the topology</w:t>
                            </w:r>
                          </w:p>
                          <w:p w14:paraId="0658C3AB" w14:textId="190F0B4A" w:rsidR="008E6416" w:rsidRDefault="008E6416"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8E6416" w:rsidRDefault="008E6416"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4F46" id="Text Box 20" o:spid="_x0000_s1035" type="#_x0000_t202" style="position:absolute;left:0;text-align:left;margin-left:-.15pt;margin-top:-.15pt;width:252.55pt;height:598.9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" stroked="f">
                <v:textbox inset="0,0,0,0">
                  <w:txbxContent>
                    <w:p w14:paraId="4422CE7F" w14:textId="49D05409" w:rsidR="008E6416" w:rsidRDefault="008E6416" w:rsidP="00F5237E">
                      <w:pPr>
                        <w:pStyle w:val="Legenda"/>
                        <w:spacing w:after="0"/>
                        <w:jc w:val="both"/>
                      </w:pPr>
                      <w:bookmarkStart w:id="25" w:name="_Ref402630254"/>
                      <w:r>
                        <w:t xml:space="preserve">Algorithm </w:t>
                      </w:r>
                      <w:r w:rsidR="002D27DD">
                        <w:fldChar w:fldCharType="begin"/>
                      </w:r>
                      <w:r w:rsidR="002D27DD">
                        <w:instrText xml:space="preserve"> SEQ Algorithm \* ARABIC </w:instrText>
                      </w:r>
                      <w:r w:rsidR="002D27DD">
                        <w:fldChar w:fldCharType="separate"/>
                      </w:r>
                      <w:r w:rsidR="003F09A3">
                        <w:rPr>
                          <w:noProof/>
                        </w:rPr>
                        <w:t>1</w:t>
                      </w:r>
                      <w:r w:rsidR="002D27DD">
                        <w:rPr>
                          <w:noProof/>
                        </w:rPr>
                        <w:fldChar w:fldCharType="end"/>
                      </w:r>
                      <w:bookmarkEnd w:id="25"/>
                      <w:r>
                        <w:t>: Updating commits in the topology</w:t>
                      </w:r>
                    </w:p>
                    <w:p w14:paraId="0658C3AB" w14:textId="190F0B4A" w:rsidR="008E6416" w:rsidRDefault="008E6416"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8E6416" w:rsidRDefault="008E6416"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E524D5" w:rsidRPr="00357912">
        <w:rPr>
          <w:lang w:eastAsia="pt-BR"/>
        </w:rPr>
        <w:t xml:space="preserve">After updating where each commit is found, commits in </w:t>
      </w:r>
      <w:r w:rsidR="00E524D5" w:rsidRPr="00357912">
        <w:rPr>
          <w:i/>
          <w:lang w:eastAsia="pt-BR"/>
        </w:rPr>
        <w:t>commitsToInsert</w:t>
      </w:r>
      <w:r w:rsidR="00E524D5" w:rsidRPr="00357912">
        <w:rPr>
          <w:lang w:eastAsia="pt-BR"/>
        </w:rPr>
        <w:t xml:space="preserve"> are inserted into the database (line 17) and commits in </w:t>
      </w:r>
      <w:r w:rsidR="00E524D5" w:rsidRPr="00357912">
        <w:rPr>
          <w:i/>
          <w:lang w:eastAsia="pt-BR"/>
        </w:rPr>
        <w:t>commitsToUpdate</w:t>
      </w:r>
      <w:r w:rsidR="00E524D5" w:rsidRPr="00357912">
        <w:rPr>
          <w:lang w:eastAsia="pt-BR"/>
        </w:rPr>
        <w:t xml:space="preserve"> are updated in the database (line 18). Finally, it may happen that some commits end up with an empty </w:t>
      </w:r>
      <w:r w:rsidR="00E524D5" w:rsidRPr="00357912">
        <w:rPr>
          <w:i/>
          <w:lang w:eastAsia="pt-BR"/>
        </w:rPr>
        <w:t>foundIn</w:t>
      </w:r>
      <w:r w:rsidR="00E524D5" w:rsidRPr="00357912">
        <w:rPr>
          <w:lang w:eastAsia="pt-BR"/>
        </w:rPr>
        <w:t xml:space="preserve"> attribute, meaning that they do not exist anywhere in the topology (line 19). These so-called </w:t>
      </w:r>
      <w:r w:rsidR="00E524D5" w:rsidRPr="00357912">
        <w:rPr>
          <w:i/>
          <w:lang w:eastAsia="pt-BR"/>
        </w:rPr>
        <w:t>orphanedCommits</w:t>
      </w:r>
      <w:r w:rsidR="00E524D5" w:rsidRPr="00357912">
        <w:rPr>
          <w:lang w:eastAsia="pt-BR"/>
        </w:rPr>
        <w:t xml:space="preserve"> are then removed from the database (line 20) and the algorithm ends.</w:t>
      </w:r>
    </w:p>
    <w:p w14:paraId="669DD96F" w14:textId="38F6D1BC" w:rsidR="00F5237E" w:rsidRPr="00357912" w:rsidRDefault="00AD6C8E" w:rsidP="00F5237E">
      <w:pPr>
        <w:pStyle w:val="Ttulo1"/>
        <w:rPr>
          <w:lang w:eastAsia="pt-BR"/>
        </w:rPr>
      </w:pPr>
      <w:r>
        <w:rPr>
          <w:lang w:eastAsia="pt-BR"/>
        </w:rPr>
        <w:t>IMPLEMENTATION</w:t>
      </w:r>
    </w:p>
    <w:p w14:paraId="50AB6B8A" w14:textId="4C35FB4C" w:rsidR="000C39EB" w:rsidRPr="00357912" w:rsidRDefault="000C39EB" w:rsidP="000C39EB">
      <w:pPr>
        <w:pStyle w:val="EstiloRecuodecorpodetextoPrimeiralinha0cmDepoisde"/>
        <w:rPr>
          <w:lang w:eastAsia="pt-BR"/>
        </w:rPr>
      </w:pPr>
      <w:r w:rsidRPr="00357912">
        <w:rPr>
          <w:lang w:eastAsia="pt-BR"/>
        </w:rPr>
        <w:t xml:space="preserve">We implemented our approach as a Java application launched via Java Web Start Technology. It currently monitors Git repositories, as it is the most used DVCS nowadays </w:t>
      </w:r>
      <w:r w:rsidRPr="00357912">
        <w:rPr>
          <w:lang w:eastAsia="pt-BR"/>
        </w:rPr>
        <w:fldChar w:fldCharType="begin"/>
      </w:r>
      <w:r w:rsidR="00FD1351">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357912">
        <w:rPr>
          <w:lang w:eastAsia="pt-BR"/>
        </w:rPr>
        <w:fldChar w:fldCharType="separate"/>
      </w:r>
      <w:r w:rsidR="00FD1351" w:rsidRPr="00FD1351">
        <w:t>[11]</w:t>
      </w:r>
      <w:r w:rsidRPr="00357912">
        <w:rPr>
          <w:lang w:eastAsia="pt-BR"/>
        </w:rPr>
        <w:fldChar w:fldCharType="end"/>
      </w:r>
      <w:r w:rsidRPr="00357912">
        <w:rPr>
          <w:lang w:eastAsia="pt-BR"/>
        </w:rPr>
        <w:t xml:space="preserve">. The source code and the link to download the tool via Java Web Start can be found at https://github.com/gems-uff/dyevc. The </w:t>
      </w:r>
      <w:r w:rsidR="004D3F42" w:rsidRPr="00357912">
        <w:rPr>
          <w:lang w:eastAsia="pt-BR"/>
        </w:rPr>
        <w:t>tool</w:t>
      </w:r>
      <w:r w:rsidRPr="00357912">
        <w:rPr>
          <w:lang w:eastAsia="pt-BR"/>
        </w:rPr>
        <w:t xml:space="preserve"> gathers information from repositories using JGit library</w:t>
      </w:r>
      <w:r w:rsidRPr="00357912">
        <w:rPr>
          <w:vertAlign w:val="superscript"/>
          <w:lang w:eastAsia="pt-BR"/>
        </w:rPr>
        <w:footnoteReference w:id="2"/>
      </w:r>
      <w:r w:rsidRPr="00357912">
        <w:rPr>
          <w:lang w:eastAsia="pt-BR"/>
        </w:rPr>
        <w:t xml:space="preserve">, which allows using our approach without having a Git client installed. </w:t>
      </w:r>
    </w:p>
    <w:p w14:paraId="5B495C68" w14:textId="0495DE2A" w:rsidR="000C39EB" w:rsidRPr="00357912" w:rsidRDefault="000C39EB" w:rsidP="000C39EB">
      <w:pPr>
        <w:pStyle w:val="EstiloRecuodecorpodetextoPrimeiralinha0cmDepoisde"/>
        <w:rPr>
          <w:lang w:eastAsia="pt-BR"/>
        </w:rPr>
      </w:pPr>
      <w:r w:rsidRPr="00357912">
        <w:rPr>
          <w:lang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357912">
        <w:rPr>
          <w:i/>
          <w:lang w:eastAsia="pt-BR"/>
        </w:rPr>
        <w:t>Representational State Transfer</w:t>
      </w:r>
      <w:r w:rsidRPr="00357912">
        <w:rPr>
          <w:lang w:eastAsia="pt-BR"/>
        </w:rPr>
        <w:t xml:space="preserve">) API. RESTful APIs </w:t>
      </w:r>
      <w:r w:rsidRPr="00357912">
        <w:rPr>
          <w:lang w:eastAsia="pt-BR"/>
        </w:rPr>
        <w:fldChar w:fldCharType="begin"/>
      </w:r>
      <w:r w:rsidR="00FD1351">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FD1351" w:rsidRPr="00FD1351">
        <w:t>[14]</w:t>
      </w:r>
      <w:r w:rsidRPr="00357912">
        <w:rPr>
          <w:lang w:eastAsia="pt-BR"/>
        </w:rPr>
        <w:fldChar w:fldCharType="end"/>
      </w:r>
      <w:r w:rsidRPr="00357912">
        <w:rPr>
          <w:lang w:eastAsia="pt-BR"/>
        </w:rPr>
        <w:t xml:space="preserve"> have the advantage of being available using standard HTTP and HTTPS protocols. T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RESTful API, we implemented a </w:t>
      </w:r>
      <w:r w:rsidRPr="00357912">
        <w:rPr>
          <w:i/>
          <w:lang w:eastAsia="pt-BR"/>
        </w:rPr>
        <w:t>MongoLabProvider</w:t>
      </w:r>
      <w:r w:rsidRPr="00357912">
        <w:rPr>
          <w:lang w:eastAsia="pt-BR"/>
        </w:rPr>
        <w:t>, which translates the application methods into RESTful commands and vice-versa. It also serializes and deserializes the application objects to and from JSON (</w:t>
      </w:r>
      <w:r w:rsidRPr="00357912">
        <w:rPr>
          <w:i/>
          <w:lang w:eastAsia="pt-BR"/>
        </w:rPr>
        <w:t>JavaScript Object Notation</w:t>
      </w:r>
      <w:r w:rsidRPr="00357912">
        <w:rPr>
          <w:lang w:eastAsia="pt-BR"/>
        </w:rPr>
        <w:t>) representations to be sent and received through the RESTful commands.</w:t>
      </w:r>
    </w:p>
    <w:p w14:paraId="286AE25E" w14:textId="13625DC8" w:rsidR="000C39EB" w:rsidRPr="00357912" w:rsidRDefault="000C39EB" w:rsidP="000C39EB">
      <w:pPr>
        <w:pStyle w:val="EstiloRecuodecorpodetextoPrimeiralinha0cmDepoisde"/>
        <w:rPr>
          <w:lang w:eastAsia="pt-BR"/>
        </w:rPr>
      </w:pPr>
      <w:r w:rsidRPr="00357912">
        <w:rPr>
          <w:lang w:eastAsia="pt-BR"/>
        </w:rPr>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23B20C9D" w:rsidR="000C39EB" w:rsidRPr="00357912" w:rsidRDefault="00D87097" w:rsidP="000C39EB">
      <w:pPr>
        <w:pStyle w:val="Ttulo1"/>
        <w:rPr>
          <w:lang w:eastAsia="pt-BR"/>
        </w:rPr>
      </w:pPr>
      <w:r>
        <w:rPr>
          <w:lang w:eastAsia="pt-BR"/>
        </w:rPr>
        <w:t>EVALUATION</w:t>
      </w:r>
    </w:p>
    <w:p w14:paraId="314199E0" w14:textId="77777777"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ysis over the JQuery project</w:t>
      </w:r>
      <w:r w:rsidRPr="00357912">
        <w:rPr>
          <w:vertAlign w:val="superscript"/>
          <w:lang w:eastAsia="pt-BR"/>
        </w:rPr>
        <w:footnoteReference w:id="4"/>
      </w:r>
      <w:r w:rsidRPr="00357912">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3CB8EFF5" w14:textId="63CB2318" w:rsidR="000C39EB" w:rsidRPr="00357912" w:rsidRDefault="00AD6C8E" w:rsidP="000C39EB">
      <w:pPr>
        <w:pStyle w:val="Ttulo2"/>
        <w:rPr>
          <w:lang w:eastAsia="pt-BR"/>
        </w:rPr>
      </w:pPr>
      <w:r>
        <w:rPr>
          <w:lang w:eastAsia="pt-BR"/>
        </w:rPr>
        <w:t>Post-hoc Study</w:t>
      </w:r>
    </w:p>
    <w:p w14:paraId="5A9790C8" w14:textId="7C190D0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w:t>
      </w:r>
      <w:r w:rsidRPr="00357912">
        <w:rPr>
          <w:lang w:eastAsia="pt-BR"/>
        </w:rPr>
        <w:lastRenderedPageBreak/>
        <w:t>Q1-Q3. The selected project</w:t>
      </w:r>
      <w:r w:rsidR="00B308A8" w:rsidRPr="00357912">
        <w:rPr>
          <w:lang w:eastAsia="pt-BR"/>
        </w:rPr>
        <w:t xml:space="preserve">, </w:t>
      </w:r>
      <w:r w:rsidRPr="00357912">
        <w:rPr>
          <w:lang w:eastAsia="pt-BR"/>
        </w:rPr>
        <w:t>J</w:t>
      </w:r>
      <w:r w:rsidR="00BA228C">
        <w:rPr>
          <w:lang w:eastAsia="pt-BR"/>
        </w:rPr>
        <w:t>Q</w:t>
      </w:r>
      <w:r w:rsidRPr="00357912">
        <w:rPr>
          <w:lang w:eastAsia="pt-BR"/>
        </w:rPr>
        <w:t>uery</w:t>
      </w:r>
      <w:r w:rsidR="00B308A8" w:rsidRPr="00357912">
        <w:rPr>
          <w:lang w:eastAsia="pt-BR"/>
        </w:rPr>
        <w:t xml:space="preserve">, </w:t>
      </w:r>
      <w:r w:rsidRPr="00357912">
        <w:rPr>
          <w:lang w:eastAsia="pt-BR"/>
        </w:rPr>
        <w:t>began in 2006 and had 6,222 commits by the time of the evaluation. We reconstructed the repository history, simulating the actions that occurred in the past. We do not replicate the repository history here, due to its size, but it is public available at Github. Automatically generated comments helped us to depict specific flows. For example, the comment “</w:t>
      </w:r>
      <w:r w:rsidRPr="00357912">
        <w:rPr>
          <w:i/>
          <w:lang w:eastAsia="pt-BR"/>
        </w:rPr>
        <w:t>Merge branch 'master' of https://github.com/scottjehl/</w:t>
      </w:r>
      <w:r w:rsidR="00390BFF" w:rsidRPr="00357912">
        <w:rPr>
          <w:i/>
          <w:lang w:eastAsia="pt-BR"/>
        </w:rPr>
        <w:t xml:space="preserve"> </w:t>
      </w:r>
      <w:r w:rsidRPr="00357912">
        <w:rPr>
          <w:i/>
          <w:lang w:eastAsia="pt-BR"/>
        </w:rPr>
        <w:t>jquery into scottjehl-master</w:t>
      </w:r>
      <w:r w:rsidRPr="00357912">
        <w:rPr>
          <w:lang w:eastAsia="pt-BR"/>
        </w:rPr>
        <w:t>” tells us that there was a user named “</w:t>
      </w:r>
      <w:r w:rsidRPr="00357912">
        <w:rPr>
          <w:i/>
          <w:lang w:eastAsia="pt-BR"/>
        </w:rPr>
        <w:t>scottjehl</w:t>
      </w:r>
      <w:r w:rsidRPr="00357912">
        <w:rPr>
          <w:lang w:eastAsia="pt-BR"/>
        </w:rPr>
        <w:t>” and that the merge operation was done at a branch called “</w:t>
      </w:r>
      <w:r w:rsidRPr="00357912">
        <w:rPr>
          <w:i/>
          <w:lang w:eastAsia="pt-BR"/>
        </w:rPr>
        <w:t>scottjehl-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16256" behindDoc="0" locked="1" layoutInCell="1" allowOverlap="0" wp14:anchorId="1792B1E9" wp14:editId="44769C2F">
                <wp:simplePos x="0" y="0"/>
                <wp:positionH relativeFrom="margin">
                  <wp:align>right</wp:align>
                </wp:positionH>
                <wp:positionV relativeFrom="margin">
                  <wp:align>top</wp:align>
                </wp:positionV>
                <wp:extent cx="3063240" cy="1806575"/>
                <wp:effectExtent l="0" t="0" r="10160" b="0"/>
                <wp:wrapSquare wrapText="bothSides"/>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33031E" w14:textId="77777777" w:rsidR="008E6416" w:rsidRDefault="008E6416"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1A116170" w:rsidR="008E6416" w:rsidRPr="00956458" w:rsidRDefault="008E6416" w:rsidP="000C39EB">
                            <w:pPr>
                              <w:pStyle w:val="Legenda"/>
                              <w:rPr>
                                <w:rFonts w:cs="Times New Roman"/>
                                <w:noProof/>
                                <w:szCs w:val="20"/>
                              </w:rPr>
                            </w:pPr>
                            <w:bookmarkStart w:id="26" w:name="_Ref447914765"/>
                            <w:r>
                              <w:t xml:space="preserve">Figure </w:t>
                            </w:r>
                            <w:r w:rsidR="002D27DD">
                              <w:fldChar w:fldCharType="begin"/>
                            </w:r>
                            <w:r w:rsidR="002D27DD">
                              <w:instrText xml:space="preserve"> SEQ Figure \* ARABIC </w:instrText>
                            </w:r>
                            <w:r w:rsidR="002D27DD">
                              <w:fldChar w:fldCharType="separate"/>
                            </w:r>
                            <w:r w:rsidR="003F09A3">
                              <w:rPr>
                                <w:noProof/>
                              </w:rPr>
                              <w:t>8</w:t>
                            </w:r>
                            <w:r w:rsidR="002D27DD">
                              <w:rPr>
                                <w:noProof/>
                              </w:rPr>
                              <w:fldChar w:fldCharType="end"/>
                            </w:r>
                            <w:bookmarkEnd w:id="26"/>
                            <w:r>
                              <w:t>. First monitored repository in Topology view (Sep 24 2010)</w:t>
                            </w:r>
                          </w:p>
                          <w:p w14:paraId="08D6A4DC" w14:textId="77777777" w:rsidR="008E6416" w:rsidRDefault="008E6416"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92B1E9" id="Text Box 17" o:spid="_x0000_s1036" type="#_x0000_t202" style="position:absolute;left:0;text-align:left;margin-left:190pt;margin-top:0;width:241.2pt;height:142.25pt;z-index:25161625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sjrOwIAAEQEAAAOAAAAZHJzL2Uyb0RvYy54bWysU9tu2zAMfR+wfxD0nthOnYuNOEWTIMOA&#10;7gK0+wBZli+YLWqSErsb9u+j5CTNtrdhfhBMkTwkz6HW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" o:allowoverlap="f" stroked="f">
                <v:textbox>
                  <w:txbxContent>
                    <w:p w14:paraId="2333031E" w14:textId="77777777" w:rsidR="008E6416" w:rsidRDefault="008E6416"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1A116170" w:rsidR="008E6416" w:rsidRPr="00956458" w:rsidRDefault="008E6416" w:rsidP="000C39EB">
                      <w:pPr>
                        <w:pStyle w:val="Legenda"/>
                        <w:rPr>
                          <w:rFonts w:cs="Times New Roman"/>
                          <w:noProof/>
                          <w:szCs w:val="20"/>
                        </w:rPr>
                      </w:pPr>
                      <w:bookmarkStart w:id="27" w:name="_Ref447914765"/>
                      <w:r>
                        <w:t xml:space="preserve">Figure </w:t>
                      </w:r>
                      <w:r w:rsidR="002D27DD">
                        <w:fldChar w:fldCharType="begin"/>
                      </w:r>
                      <w:r w:rsidR="002D27DD">
                        <w:instrText xml:space="preserve"> SEQ Figure \* ARABIC </w:instrText>
                      </w:r>
                      <w:r w:rsidR="002D27DD">
                        <w:fldChar w:fldCharType="separate"/>
                      </w:r>
                      <w:r w:rsidR="003F09A3">
                        <w:rPr>
                          <w:noProof/>
                        </w:rPr>
                        <w:t>8</w:t>
                      </w:r>
                      <w:r w:rsidR="002D27DD">
                        <w:rPr>
                          <w:noProof/>
                        </w:rPr>
                        <w:fldChar w:fldCharType="end"/>
                      </w:r>
                      <w:bookmarkEnd w:id="27"/>
                      <w:r>
                        <w:t>. First monitored repository in Topology view (Sep 24 2010)</w:t>
                      </w:r>
                    </w:p>
                    <w:p w14:paraId="08D6A4DC" w14:textId="77777777" w:rsidR="008E6416" w:rsidRDefault="008E6416" w:rsidP="000C39EB">
                      <w:pPr>
                        <w:pStyle w:val="Legenda"/>
                      </w:pPr>
                      <w:r>
                        <w:t>24 2010)</w:t>
                      </w:r>
                    </w:p>
                  </w:txbxContent>
                </v:textbox>
                <w10:wrap type="square" anchorx="margin" anchory="margin"/>
                <w10:anchorlock/>
              </v:shape>
            </w:pict>
          </mc:Fallback>
        </mc:AlternateContent>
      </w:r>
      <w:r w:rsidR="000C39EB" w:rsidRPr="00357912">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115023D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60288" behindDoc="0" locked="1" layoutInCell="1" allowOverlap="0" wp14:anchorId="6CC27DE0" wp14:editId="7C63FAE0">
                <wp:simplePos x="0" y="0"/>
                <wp:positionH relativeFrom="margin">
                  <wp:posOffset>3353937</wp:posOffset>
                </wp:positionH>
                <wp:positionV relativeFrom="paragraph">
                  <wp:posOffset>-1370719</wp:posOffset>
                </wp:positionV>
                <wp:extent cx="3049200" cy="982800"/>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9828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908AAA" w14:textId="77777777" w:rsidR="008E6416" w:rsidRDefault="008E6416"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7B3BBF4C" w:rsidR="008E6416" w:rsidRPr="007C725D" w:rsidRDefault="008E6416" w:rsidP="000C39EB">
                            <w:pPr>
                              <w:pStyle w:val="Legenda"/>
                              <w:rPr>
                                <w:rFonts w:cs="Times New Roman"/>
                                <w:noProof/>
                                <w:szCs w:val="20"/>
                              </w:rPr>
                            </w:pPr>
                            <w:bookmarkStart w:id="28" w:name="_Ref447914775"/>
                            <w:r>
                              <w:t xml:space="preserve">Figure </w:t>
                            </w:r>
                            <w:r w:rsidR="002D27DD">
                              <w:fldChar w:fldCharType="begin"/>
                            </w:r>
                            <w:r w:rsidR="002D27DD">
                              <w:instrText xml:space="preserve"> SEQ Figure \* ARABIC </w:instrText>
                            </w:r>
                            <w:r w:rsidR="002D27DD">
                              <w:fldChar w:fldCharType="separate"/>
                            </w:r>
                            <w:r w:rsidR="003F09A3">
                              <w:rPr>
                                <w:noProof/>
                              </w:rPr>
                              <w:t>9</w:t>
                            </w:r>
                            <w:r w:rsidR="002D27DD">
                              <w:rPr>
                                <w:noProof/>
                              </w:rPr>
                              <w:fldChar w:fldCharType="end"/>
                            </w:r>
                            <w:bookmarkEnd w:id="28"/>
                            <w:r>
                              <w:t>. aakoch’s commit history showing commits pending to be pushed</w:t>
                            </w:r>
                          </w:p>
                          <w:p w14:paraId="6273D450" w14:textId="77777777" w:rsidR="008E6416" w:rsidRDefault="008E6416" w:rsidP="000C39EB">
                            <w:pPr>
                              <w:pStyle w:val="Legenda"/>
                            </w:pPr>
                          </w:p>
                          <w:p w14:paraId="10A4FA13" w14:textId="77777777" w:rsidR="008E6416" w:rsidRDefault="008E6416"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C27DE0" id="Text Box 22" o:spid="_x0000_s1037" type="#_x0000_t202" style="position:absolute;left:0;text-align:left;margin-left:264.1pt;margin-top:-107.95pt;width:240.1pt;height:77.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" o:allowoverlap="f" stroked="f">
                <v:textbox>
                  <w:txbxContent>
                    <w:p w14:paraId="04908AAA" w14:textId="77777777" w:rsidR="008E6416" w:rsidRDefault="008E6416"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7B3BBF4C" w:rsidR="008E6416" w:rsidRPr="007C725D" w:rsidRDefault="008E6416" w:rsidP="000C39EB">
                      <w:pPr>
                        <w:pStyle w:val="Legenda"/>
                        <w:rPr>
                          <w:rFonts w:cs="Times New Roman"/>
                          <w:noProof/>
                          <w:szCs w:val="20"/>
                        </w:rPr>
                      </w:pPr>
                      <w:bookmarkStart w:id="29" w:name="_Ref447914775"/>
                      <w:r>
                        <w:t xml:space="preserve">Figure </w:t>
                      </w:r>
                      <w:r w:rsidR="002D27DD">
                        <w:fldChar w:fldCharType="begin"/>
                      </w:r>
                      <w:r w:rsidR="002D27DD">
                        <w:instrText xml:space="preserve"> SEQ Figure \* ARABIC </w:instrText>
                      </w:r>
                      <w:r w:rsidR="002D27DD">
                        <w:fldChar w:fldCharType="separate"/>
                      </w:r>
                      <w:r w:rsidR="003F09A3">
                        <w:rPr>
                          <w:noProof/>
                        </w:rPr>
                        <w:t>9</w:t>
                      </w:r>
                      <w:r w:rsidR="002D27DD">
                        <w:rPr>
                          <w:noProof/>
                        </w:rPr>
                        <w:fldChar w:fldCharType="end"/>
                      </w:r>
                      <w:bookmarkEnd w:id="29"/>
                      <w:r>
                        <w:t>. aakoch’s commit history showing commits pending to be pushed</w:t>
                      </w:r>
                    </w:p>
                    <w:p w14:paraId="6273D450" w14:textId="77777777" w:rsidR="008E6416" w:rsidRDefault="008E6416" w:rsidP="000C39EB">
                      <w:pPr>
                        <w:pStyle w:val="Legenda"/>
                      </w:pPr>
                    </w:p>
                    <w:p w14:paraId="10A4FA13" w14:textId="77777777" w:rsidR="008E6416" w:rsidRDefault="008E6416" w:rsidP="000C39EB"/>
                  </w:txbxContent>
                </v:textbox>
                <w10:wrap type="square" anchorx="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r w:rsidR="004764C4" w:rsidRPr="00357912">
        <w:rPr>
          <w:lang w:eastAsia="pt-BR"/>
        </w:rPr>
        <w:t>DVCSs</w:t>
      </w:r>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precedence between two commits is not depicted from their commit times, but from the pointers that Git maintains from a commit to its parents, as dis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3F09A3">
        <w:rPr>
          <w:lang w:eastAsia="pt-BR"/>
        </w:rPr>
        <w:t>2.1</w:t>
      </w:r>
      <w:r w:rsidR="000C39EB" w:rsidRPr="00357912">
        <w:rPr>
          <w:lang w:eastAsia="pt-BR"/>
        </w:rPr>
        <w:fldChar w:fldCharType="end"/>
      </w:r>
      <w:r w:rsidR="000C39EB" w:rsidRPr="00357912">
        <w:rPr>
          <w:lang w:eastAsia="pt-BR"/>
        </w:rPr>
        <w:t>. We can use these dates, but not as an authoritative information.</w:t>
      </w:r>
    </w:p>
    <w:p w14:paraId="2E7CD53A" w14:textId="510F515C"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87936" behindDoc="0" locked="1" layoutInCell="1" allowOverlap="0" wp14:anchorId="229C50FF" wp14:editId="61DC1695">
                <wp:simplePos x="0" y="0"/>
                <wp:positionH relativeFrom="margin">
                  <wp:posOffset>3353937</wp:posOffset>
                </wp:positionH>
                <wp:positionV relativeFrom="paragraph">
                  <wp:posOffset>-2034161</wp:posOffset>
                </wp:positionV>
                <wp:extent cx="3042000" cy="2163600"/>
                <wp:effectExtent l="0" t="0" r="6350" b="8255"/>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A609C3" w14:textId="77777777" w:rsidR="008E6416" w:rsidRDefault="008E6416"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2B1B4389" w:rsidR="008E6416" w:rsidRPr="00C86B50" w:rsidRDefault="008E6416" w:rsidP="00C94D5E">
                            <w:pPr>
                              <w:pStyle w:val="Legenda"/>
                              <w:rPr>
                                <w:rFonts w:cs="Times New Roman"/>
                                <w:noProof/>
                                <w:szCs w:val="20"/>
                              </w:rPr>
                            </w:pPr>
                            <w:bookmarkStart w:id="30" w:name="_Ref447914931"/>
                            <w:r>
                              <w:t xml:space="preserve">Figure </w:t>
                            </w:r>
                            <w:r w:rsidR="002D27DD">
                              <w:fldChar w:fldCharType="begin"/>
                            </w:r>
                            <w:r w:rsidR="002D27DD">
                              <w:instrText xml:space="preserve"> SEQ Figure \* ARABIC </w:instrText>
                            </w:r>
                            <w:r w:rsidR="002D27DD">
                              <w:fldChar w:fldCharType="separate"/>
                            </w:r>
                            <w:r w:rsidR="003F09A3">
                              <w:rPr>
                                <w:noProof/>
                              </w:rPr>
                              <w:t>10</w:t>
                            </w:r>
                            <w:r w:rsidR="002D27DD">
                              <w:rPr>
                                <w:noProof/>
                              </w:rPr>
                              <w:fldChar w:fldCharType="end"/>
                            </w:r>
                            <w:bookmarkEnd w:id="30"/>
                            <w:r>
                              <w:t>. Three monitored repositories in Topology view (Sep 27 2010)</w:t>
                            </w:r>
                          </w:p>
                          <w:p w14:paraId="48BBEFCA" w14:textId="77777777" w:rsidR="008E6416" w:rsidRDefault="008E6416" w:rsidP="003562DD">
                            <w:pPr>
                              <w:pStyle w:val="Legenda"/>
                            </w:pPr>
                          </w:p>
                          <w:p w14:paraId="6CEAF9F0" w14:textId="77777777" w:rsidR="008E6416" w:rsidRDefault="008E641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9C50FF" id="_x0000_s1038" type="#_x0000_t202" style="position:absolute;left:0;text-align:left;margin-left:264.1pt;margin-top:-160.15pt;width:239.55pt;height:170.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ZEPgIAAEkEAAAOAAAAZHJzL2Uyb0RvYy54bWysVNuO2jAQfa/Uf7D8DrmQZQkirBYQVaXt&#10;RdrtBxjHIVYTj2sbElrtv3fsA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" o:allowoverlap="f" stroked="f">
                <v:textbox>
                  <w:txbxContent>
                    <w:p w14:paraId="24A609C3" w14:textId="77777777" w:rsidR="008E6416" w:rsidRDefault="008E6416"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2B1B4389" w:rsidR="008E6416" w:rsidRPr="00C86B50" w:rsidRDefault="008E6416" w:rsidP="00C94D5E">
                      <w:pPr>
                        <w:pStyle w:val="Legenda"/>
                        <w:rPr>
                          <w:rFonts w:cs="Times New Roman"/>
                          <w:noProof/>
                          <w:szCs w:val="20"/>
                        </w:rPr>
                      </w:pPr>
                      <w:bookmarkStart w:id="31" w:name="_Ref447914931"/>
                      <w:r>
                        <w:t xml:space="preserve">Figure </w:t>
                      </w:r>
                      <w:r w:rsidR="002D27DD">
                        <w:fldChar w:fldCharType="begin"/>
                      </w:r>
                      <w:r w:rsidR="002D27DD">
                        <w:instrText xml:space="preserve"> SEQ Figure \* ARABIC </w:instrText>
                      </w:r>
                      <w:r w:rsidR="002D27DD">
                        <w:fldChar w:fldCharType="separate"/>
                      </w:r>
                      <w:r w:rsidR="003F09A3">
                        <w:rPr>
                          <w:noProof/>
                        </w:rPr>
                        <w:t>10</w:t>
                      </w:r>
                      <w:r w:rsidR="002D27DD">
                        <w:rPr>
                          <w:noProof/>
                        </w:rPr>
                        <w:fldChar w:fldCharType="end"/>
                      </w:r>
                      <w:bookmarkEnd w:id="31"/>
                      <w:r>
                        <w:t>. Three monitored repositories in Topology view (Sep 27 2010)</w:t>
                      </w:r>
                    </w:p>
                    <w:p w14:paraId="48BBEFCA" w14:textId="77777777" w:rsidR="008E6416" w:rsidRDefault="008E6416" w:rsidP="003562DD">
                      <w:pPr>
                        <w:pStyle w:val="Legenda"/>
                      </w:pPr>
                    </w:p>
                    <w:p w14:paraId="6CEAF9F0" w14:textId="77777777" w:rsidR="008E6416" w:rsidRDefault="008E6416"/>
                  </w:txbxContent>
                </v:textbox>
                <w10:wrap type="square" anchorx="margin"/>
                <w10:anchorlock/>
              </v:shape>
            </w:pict>
          </mc:Fallback>
        </mc:AlternateContent>
      </w:r>
      <w:r w:rsidR="000C39EB" w:rsidRPr="00357912">
        <w:rPr>
          <w:lang w:eastAsia="pt-BR"/>
        </w:rPr>
        <w:t xml:space="preserve">We chose a moment in time when three developers were involved, performing commits and merging changes in the repository. We created three clones for these developers, named after their user names: </w:t>
      </w:r>
      <w:r w:rsidR="000C39EB" w:rsidRPr="00357912">
        <w:rPr>
          <w:i/>
          <w:lang w:eastAsia="pt-BR"/>
        </w:rPr>
        <w:t>jeresig</w:t>
      </w:r>
      <w:r w:rsidR="000C39EB" w:rsidRPr="00357912">
        <w:rPr>
          <w:lang w:eastAsia="pt-BR"/>
        </w:rPr>
        <w:t xml:space="preserve">, </w:t>
      </w:r>
      <w:r w:rsidR="000C39EB" w:rsidRPr="00357912">
        <w:rPr>
          <w:i/>
          <w:lang w:eastAsia="pt-BR"/>
        </w:rPr>
        <w:t>adam</w:t>
      </w:r>
      <w:r w:rsidR="000C39EB" w:rsidRPr="00357912">
        <w:rPr>
          <w:lang w:eastAsia="pt-BR"/>
        </w:rPr>
        <w:t xml:space="preserve">, and </w:t>
      </w:r>
      <w:r w:rsidR="000C39EB" w:rsidRPr="00357912">
        <w:rPr>
          <w:i/>
          <w:lang w:eastAsia="pt-BR"/>
        </w:rPr>
        <w:t>aakosh</w:t>
      </w:r>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3F09A3">
        <w:t xml:space="preserve">Figure </w:t>
      </w:r>
      <w:r w:rsidR="003F09A3">
        <w:rPr>
          <w:noProof/>
        </w:rPr>
        <w:t>8</w:t>
      </w:r>
      <w:r w:rsidR="003562DD" w:rsidRPr="00357912">
        <w:rPr>
          <w:lang w:eastAsia="pt-BR"/>
        </w:rPr>
        <w:fldChar w:fldCharType="end"/>
      </w:r>
      <w:r w:rsidR="003562DD" w:rsidRPr="00357912">
        <w:rPr>
          <w:lang w:eastAsia="pt-BR"/>
        </w:rPr>
        <w:t xml:space="preserve"> </w:t>
      </w:r>
      <w:r w:rsidR="000C39EB" w:rsidRPr="00357912">
        <w:rPr>
          <w:lang w:eastAsia="pt-BR"/>
        </w:rPr>
        <w:t xml:space="preserve">shows the topology view on Sep 24 2010, when </w:t>
      </w:r>
      <w:r w:rsidR="000C39EB" w:rsidRPr="00357912">
        <w:rPr>
          <w:i/>
          <w:lang w:eastAsia="pt-BR"/>
        </w:rPr>
        <w:t>aakosh</w:t>
      </w:r>
      <w:r w:rsidR="000C39EB" w:rsidRPr="00357912">
        <w:rPr>
          <w:lang w:eastAsia="pt-BR"/>
        </w:rPr>
        <w:t xml:space="preserve"> had 121 commits pending to be pushed to the central repository (hereafter </w:t>
      </w:r>
      <w:r w:rsidR="00B17B51" w:rsidRPr="00357912">
        <w:rPr>
          <w:lang w:eastAsia="pt-BR"/>
        </w:rPr>
        <w:t>called</w:t>
      </w:r>
      <w:r w:rsidR="000C39EB" w:rsidRPr="00357912">
        <w:rPr>
          <w:lang w:eastAsia="pt-BR"/>
        </w:rPr>
        <w:t xml:space="preserve"> </w:t>
      </w:r>
      <w:r w:rsidR="000C39EB" w:rsidRPr="00357912">
        <w:rPr>
          <w:i/>
          <w:lang w:eastAsia="pt-BR"/>
        </w:rPr>
        <w:t>central-repo</w:t>
      </w:r>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3F09A3">
        <w:t xml:space="preserve">Figure </w:t>
      </w:r>
      <w:r w:rsidR="003F09A3">
        <w:rPr>
          <w:noProof/>
        </w:rPr>
        <w:t>9</w:t>
      </w:r>
      <w:r w:rsidR="003562DD" w:rsidRPr="00357912">
        <w:rPr>
          <w:lang w:eastAsia="pt-BR"/>
        </w:rPr>
        <w:fldChar w:fldCharType="end"/>
      </w:r>
      <w:r w:rsidR="000C39EB" w:rsidRPr="00357912">
        <w:rPr>
          <w:lang w:eastAsia="pt-BR"/>
        </w:rPr>
        <w:t xml:space="preserve"> shows part of </w:t>
      </w:r>
      <w:r w:rsidR="000C39EB" w:rsidRPr="00357912">
        <w:rPr>
          <w:i/>
          <w:lang w:eastAsia="pt-BR"/>
        </w:rPr>
        <w:t>aakosh’s</w:t>
      </w:r>
      <w:r w:rsidR="000C39EB" w:rsidRPr="00357912">
        <w:rPr>
          <w:lang w:eastAsia="pt-BR"/>
        </w:rPr>
        <w:t xml:space="preserve"> commit history and how DyeVC represents commits pending to be pushed (green nodes).</w:t>
      </w:r>
    </w:p>
    <w:p w14:paraId="060CDC1A" w14:textId="5CAE6AFF" w:rsidR="000C39EB" w:rsidRPr="00357912" w:rsidRDefault="000C39EB" w:rsidP="00F5237E">
      <w:pPr>
        <w:pStyle w:val="EstiloRecuodecorpodetextoPrimeiralinha0cmDepoisde"/>
        <w:rPr>
          <w:lang w:eastAsia="pt-BR"/>
        </w:rPr>
      </w:pPr>
      <w:r w:rsidRPr="00357912">
        <w:rPr>
          <w:lang w:eastAsia="pt-BR"/>
        </w:rPr>
        <w:t xml:space="preserve">Later on, </w:t>
      </w:r>
      <w:r w:rsidRPr="00357912">
        <w:rPr>
          <w:i/>
          <w:lang w:eastAsia="pt-BR"/>
        </w:rPr>
        <w:t>aakoch</w:t>
      </w:r>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w:t>
      </w:r>
      <w:r w:rsidR="0009194E" w:rsidRPr="00357912">
        <w:rPr>
          <w:lang w:eastAsia="pt-BR"/>
        </w:rPr>
        <w:t>committed</w:t>
      </w:r>
      <w:r w:rsidRPr="00357912">
        <w:rPr>
          <w:lang w:eastAsia="pt-BR"/>
        </w:rPr>
        <w:t xml:space="preserve"> some changes. Before they pushed their work to </w:t>
      </w:r>
      <w:r w:rsidRPr="00357912">
        <w:rPr>
          <w:i/>
          <w:lang w:eastAsia="pt-BR"/>
        </w:rPr>
        <w:t>central-repo</w:t>
      </w:r>
      <w:r w:rsidRPr="00357912">
        <w:rPr>
          <w:lang w:eastAsia="pt-BR"/>
        </w:rPr>
        <w:t xml:space="preserve">, </w:t>
      </w:r>
      <w:r w:rsidRPr="00357912">
        <w:rPr>
          <w:i/>
          <w:lang w:eastAsia="pt-BR"/>
        </w:rPr>
        <w:t>adam’s</w:t>
      </w:r>
      <w:r w:rsidRPr="00357912">
        <w:rPr>
          <w:lang w:eastAsia="pt-BR"/>
        </w:rPr>
        <w:t xml:space="preserve"> last commit was on Jun 21 2010 and </w:t>
      </w:r>
      <w:r w:rsidRPr="00357912">
        <w:rPr>
          <w:i/>
          <w:lang w:eastAsia="pt-BR"/>
        </w:rPr>
        <w:t>jeresig’s</w:t>
      </w:r>
      <w:r w:rsidRPr="00357912">
        <w:rPr>
          <w:lang w:eastAsia="pt-BR"/>
        </w:rPr>
        <w:t xml:space="preserve"> on Sep 27 2010.</w:t>
      </w:r>
      <w:r w:rsidRPr="00357912">
        <w:rPr>
          <w:i/>
          <w:lang w:eastAsia="pt-BR"/>
        </w:rPr>
        <w:t xml:space="preserve"> </w:t>
      </w:r>
      <w:r w:rsidRPr="00357912">
        <w:rPr>
          <w:lang w:eastAsia="pt-BR"/>
        </w:rPr>
        <w:t xml:space="preserve">At this moment, we registered them to be monitored by DyeVC.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3F09A3">
        <w:t xml:space="preserve">Figure </w:t>
      </w:r>
      <w:r w:rsidR="003F09A3">
        <w:rPr>
          <w:noProof/>
        </w:rPr>
        <w:t>10</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r w:rsidRPr="00357912">
        <w:rPr>
          <w:i/>
          <w:lang w:eastAsia="pt-BR"/>
        </w:rPr>
        <w:t>aakoch</w:t>
      </w:r>
      <w:r w:rsidRPr="00357912">
        <w:rPr>
          <w:lang w:eastAsia="pt-BR"/>
        </w:rPr>
        <w:t xml:space="preserve"> was synchronized with </w:t>
      </w:r>
      <w:r w:rsidRPr="00357912">
        <w:rPr>
          <w:i/>
          <w:lang w:eastAsia="pt-BR"/>
        </w:rPr>
        <w:t>central-repo</w:t>
      </w:r>
      <w:r w:rsidRPr="00357912">
        <w:rPr>
          <w:lang w:eastAsia="pt-BR"/>
        </w:rPr>
        <w:t xml:space="preserve">, whereas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had pending actions. At this point, we can revisit questions Q1 and Q2:</w:t>
      </w:r>
    </w:p>
    <w:p w14:paraId="3664969B" w14:textId="15AC2720" w:rsidR="003562DD" w:rsidRPr="00357912"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3F09A3">
        <w:t xml:space="preserve">Figure </w:t>
      </w:r>
      <w:r w:rsidR="003F09A3">
        <w:rPr>
          <w:noProof/>
        </w:rPr>
        <w:t>10</w:t>
      </w:r>
      <w:r w:rsidR="00C94D5E" w:rsidRPr="00357912">
        <w:rPr>
          <w:lang w:eastAsia="pt-BR"/>
        </w:rPr>
        <w:fldChar w:fldCharType="end"/>
      </w:r>
      <w:r w:rsidRPr="00357912">
        <w:rPr>
          <w:lang w:eastAsia="pt-BR"/>
        </w:rPr>
        <w:t>) shows all the clones where it is running, and also discovers other clones connected to them, even if it is not running there.</w:t>
      </w:r>
    </w:p>
    <w:p w14:paraId="4BF284E3" w14:textId="22AA0ECE" w:rsidR="003562DD" w:rsidRPr="00357912" w:rsidRDefault="003562DD"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3F09A3">
        <w:t xml:space="preserve">Figure </w:t>
      </w:r>
      <w:r w:rsidR="003F09A3">
        <w:rPr>
          <w:noProof/>
        </w:rPr>
        <w:t>10</w:t>
      </w:r>
      <w:r w:rsidR="00C94D5E" w:rsidRPr="00357912">
        <w:rPr>
          <w:lang w:eastAsia="pt-BR"/>
        </w:rPr>
        <w:fldChar w:fldCharType="end"/>
      </w:r>
      <w:r w:rsidRPr="00357912">
        <w:rPr>
          <w:lang w:eastAsia="pt-BR"/>
        </w:rPr>
        <w:t>) shows the dependencies between the peers in the topology, as well as the number of commits ahead or behind in each of these clones.</w:t>
      </w:r>
    </w:p>
    <w:p w14:paraId="31E0C45E" w14:textId="5F24E285" w:rsidR="00C94D5E" w:rsidRPr="00357912" w:rsidRDefault="004E4EFC"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94080" behindDoc="0" locked="1" layoutInCell="1" allowOverlap="0" wp14:anchorId="535B4B10" wp14:editId="705B8518">
                <wp:simplePos x="0" y="0"/>
                <wp:positionH relativeFrom="margin">
                  <wp:posOffset>3367585</wp:posOffset>
                </wp:positionH>
                <wp:positionV relativeFrom="paragraph">
                  <wp:posOffset>-7096760</wp:posOffset>
                </wp:positionV>
                <wp:extent cx="3038400" cy="2138400"/>
                <wp:effectExtent l="0" t="0" r="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C6B72" w14:textId="77777777" w:rsidR="008E6416" w:rsidRDefault="008E6416"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1400A404" w:rsidR="008E6416" w:rsidRPr="0066007D" w:rsidRDefault="008E6416" w:rsidP="00C94D5E">
                            <w:pPr>
                              <w:pStyle w:val="Legenda"/>
                              <w:rPr>
                                <w:rFonts w:cs="Times New Roman"/>
                                <w:noProof/>
                                <w:szCs w:val="20"/>
                              </w:rPr>
                            </w:pPr>
                            <w:bookmarkStart w:id="32" w:name="_Ref447915756"/>
                            <w:r>
                              <w:t xml:space="preserve">Figure </w:t>
                            </w:r>
                            <w:r w:rsidR="002D27DD">
                              <w:fldChar w:fldCharType="begin"/>
                            </w:r>
                            <w:r w:rsidR="002D27DD">
                              <w:instrText xml:space="preserve"> SEQ Figure \* ARABIC </w:instrText>
                            </w:r>
                            <w:r w:rsidR="002D27DD">
                              <w:fldChar w:fldCharType="separate"/>
                            </w:r>
                            <w:r w:rsidR="003F09A3">
                              <w:rPr>
                                <w:noProof/>
                              </w:rPr>
                              <w:t>11</w:t>
                            </w:r>
                            <w:r w:rsidR="002D27DD">
                              <w:rPr>
                                <w:noProof/>
                              </w:rPr>
                              <w:fldChar w:fldCharType="end"/>
                            </w:r>
                            <w:bookmarkEnd w:id="32"/>
                            <w:r>
                              <w:t>. Adam’s tracked branches</w:t>
                            </w:r>
                          </w:p>
                          <w:p w14:paraId="68360F21" w14:textId="77777777" w:rsidR="008E6416" w:rsidRDefault="008E641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5B4B10" id="Text Box 18" o:spid="_x0000_s1039" type="#_x0000_t202" style="position:absolute;left:0;text-align:left;margin-left:265.15pt;margin-top:-558.8pt;width:239.25pt;height:168.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" o:allowoverlap="f" stroked="f">
                <v:textbox>
                  <w:txbxContent>
                    <w:p w14:paraId="02FC6B72" w14:textId="77777777" w:rsidR="008E6416" w:rsidRDefault="008E6416"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1400A404" w:rsidR="008E6416" w:rsidRPr="0066007D" w:rsidRDefault="008E6416" w:rsidP="00C94D5E">
                      <w:pPr>
                        <w:pStyle w:val="Legenda"/>
                        <w:rPr>
                          <w:rFonts w:cs="Times New Roman"/>
                          <w:noProof/>
                          <w:szCs w:val="20"/>
                        </w:rPr>
                      </w:pPr>
                      <w:bookmarkStart w:id="33" w:name="_Ref447915756"/>
                      <w:r>
                        <w:t xml:space="preserve">Figure </w:t>
                      </w:r>
                      <w:r w:rsidR="002D27DD">
                        <w:fldChar w:fldCharType="begin"/>
                      </w:r>
                      <w:r w:rsidR="002D27DD">
                        <w:instrText xml:space="preserve"> SEQ Figure \* ARABIC </w:instrText>
                      </w:r>
                      <w:r w:rsidR="002D27DD">
                        <w:fldChar w:fldCharType="separate"/>
                      </w:r>
                      <w:r w:rsidR="003F09A3">
                        <w:rPr>
                          <w:noProof/>
                        </w:rPr>
                        <w:t>11</w:t>
                      </w:r>
                      <w:r w:rsidR="002D27DD">
                        <w:rPr>
                          <w:noProof/>
                        </w:rPr>
                        <w:fldChar w:fldCharType="end"/>
                      </w:r>
                      <w:bookmarkEnd w:id="33"/>
                      <w:r>
                        <w:t>. Adam’s tracked branches</w:t>
                      </w:r>
                    </w:p>
                    <w:p w14:paraId="68360F21" w14:textId="77777777" w:rsidR="008E6416" w:rsidRDefault="008E6416" w:rsidP="00C94D5E"/>
                  </w:txbxContent>
                </v:textbox>
                <w10:wrap type="square" anchorx="margin"/>
                <w10:anchorlock/>
              </v:shape>
            </w:pict>
          </mc:Fallback>
        </mc:AlternateContent>
      </w:r>
      <w:r w:rsidR="00C94D5E" w:rsidRPr="00357912">
        <w:rPr>
          <w:i/>
          <w:lang w:eastAsia="pt-BR"/>
        </w:rPr>
        <w:t>Adam</w:t>
      </w:r>
      <w:r w:rsidR="00C94D5E" w:rsidRPr="00357912">
        <w:rPr>
          <w:lang w:eastAsia="pt-BR"/>
        </w:rPr>
        <w:t xml:space="preserve"> had 121 commits to pull from </w:t>
      </w:r>
      <w:r w:rsidR="00C94D5E" w:rsidRPr="00357912">
        <w:rPr>
          <w:i/>
          <w:lang w:eastAsia="pt-BR"/>
        </w:rPr>
        <w:t>central-repo</w:t>
      </w:r>
      <w:r w:rsidR="00C94D5E" w:rsidRPr="00357912">
        <w:rPr>
          <w:lang w:eastAsia="pt-BR"/>
        </w:rPr>
        <w:t>, what is corroborated by the details of his tracked branches (master branch in</w:t>
      </w:r>
      <w:r w:rsidR="004E1B45" w:rsidRPr="00357912">
        <w:rPr>
          <w:lang w:eastAsia="pt-BR"/>
        </w:rPr>
        <w:t xml:space="preserve"> </w:t>
      </w:r>
      <w:r w:rsidR="004E1B45" w:rsidRPr="00357912">
        <w:rPr>
          <w:lang w:eastAsia="pt-BR"/>
        </w:rPr>
        <w:fldChar w:fldCharType="begin"/>
      </w:r>
      <w:r w:rsidR="004E1B45" w:rsidRPr="00357912">
        <w:rPr>
          <w:lang w:eastAsia="pt-BR"/>
        </w:rPr>
        <w:instrText xml:space="preserve"> REF _Ref447915756 \h </w:instrText>
      </w:r>
      <w:r w:rsidR="004E1B45" w:rsidRPr="00357912">
        <w:rPr>
          <w:lang w:eastAsia="pt-BR"/>
        </w:rPr>
      </w:r>
      <w:r w:rsidR="004E1B45" w:rsidRPr="00357912">
        <w:rPr>
          <w:lang w:eastAsia="pt-BR"/>
        </w:rPr>
        <w:fldChar w:fldCharType="separate"/>
      </w:r>
      <w:r w:rsidR="003F09A3">
        <w:t xml:space="preserve">Figure </w:t>
      </w:r>
      <w:r w:rsidR="003F09A3">
        <w:rPr>
          <w:noProof/>
        </w:rPr>
        <w:t>11</w:t>
      </w:r>
      <w:r w:rsidR="004E1B45" w:rsidRPr="00357912">
        <w:rPr>
          <w:lang w:eastAsia="pt-BR"/>
        </w:rPr>
        <w:fldChar w:fldCharType="end"/>
      </w:r>
      <w:r w:rsidR="00C94D5E" w:rsidRPr="00357912">
        <w:rPr>
          <w:lang w:eastAsia="pt-BR"/>
        </w:rPr>
        <w:t xml:space="preserve">). He also had a non-tracked commit pending to be pushed. Non-tracked commits are not shown in the tracked branches view, but we can see them in </w:t>
      </w:r>
      <w:r w:rsidR="00B17B51" w:rsidRPr="00357912">
        <w:rPr>
          <w:lang w:eastAsia="pt-BR"/>
        </w:rPr>
        <w:t xml:space="preserve">gray in </w:t>
      </w:r>
      <w:r w:rsidR="00C94D5E" w:rsidRPr="00357912">
        <w:rPr>
          <w:lang w:eastAsia="pt-BR"/>
        </w:rPr>
        <w:t xml:space="preserve">the commit history views. </w:t>
      </w:r>
      <w:r w:rsidR="009D552B" w:rsidRPr="00357912">
        <w:rPr>
          <w:lang w:eastAsia="pt-BR"/>
        </w:rPr>
        <w:fldChar w:fldCharType="begin"/>
      </w:r>
      <w:r w:rsidR="009D552B" w:rsidRPr="00357912">
        <w:rPr>
          <w:lang w:eastAsia="pt-BR"/>
        </w:rPr>
        <w:instrText xml:space="preserve"> REF _Ref447913488 \h </w:instrText>
      </w:r>
      <w:r w:rsidR="009D552B" w:rsidRPr="00357912">
        <w:rPr>
          <w:lang w:eastAsia="pt-BR"/>
        </w:rPr>
      </w:r>
      <w:r w:rsidR="009D552B" w:rsidRPr="00357912">
        <w:rPr>
          <w:lang w:eastAsia="pt-BR"/>
        </w:rPr>
        <w:fldChar w:fldCharType="separate"/>
      </w:r>
      <w:r w:rsidR="003F09A3">
        <w:t xml:space="preserve">Figure </w:t>
      </w:r>
      <w:r w:rsidR="003F09A3">
        <w:rPr>
          <w:noProof/>
        </w:rPr>
        <w:t>7</w:t>
      </w:r>
      <w:r w:rsidR="009D552B" w:rsidRPr="00357912">
        <w:rPr>
          <w:lang w:eastAsia="pt-BR"/>
        </w:rPr>
        <w:fldChar w:fldCharType="end"/>
      </w:r>
      <w:r w:rsidR="009D552B" w:rsidRPr="00357912">
        <w:rPr>
          <w:lang w:eastAsia="pt-BR"/>
        </w:rPr>
        <w:t xml:space="preserve"> </w:t>
      </w:r>
      <w:r w:rsidR="00C94D5E" w:rsidRPr="00357912">
        <w:rPr>
          <w:lang w:eastAsia="pt-BR"/>
        </w:rPr>
        <w:t xml:space="preserve">shows the collapsed commit history for </w:t>
      </w:r>
      <w:r w:rsidR="00C94D5E" w:rsidRPr="00357912">
        <w:rPr>
          <w:i/>
          <w:lang w:eastAsia="pt-BR"/>
        </w:rPr>
        <w:t>jeresig</w:t>
      </w:r>
      <w:r w:rsidR="00C94D5E" w:rsidRPr="00357912">
        <w:rPr>
          <w:lang w:eastAsia="pt-BR"/>
        </w:rPr>
        <w:t xml:space="preserve">, where we can see adam’s non tracked commit with hash </w:t>
      </w:r>
      <w:r w:rsidR="00C94D5E" w:rsidRPr="00357912">
        <w:rPr>
          <w:i/>
          <w:lang w:eastAsia="pt-BR"/>
        </w:rPr>
        <w:t>a2bd8</w:t>
      </w:r>
      <w:r w:rsidR="00C94D5E" w:rsidRPr="00357912">
        <w:rPr>
          <w:lang w:eastAsia="pt-BR"/>
        </w:rPr>
        <w:t xml:space="preserve">. </w:t>
      </w:r>
    </w:p>
    <w:p w14:paraId="16DA2411" w14:textId="459EA7E8" w:rsidR="00C94D5E" w:rsidRPr="00357912" w:rsidRDefault="00C94D5E" w:rsidP="00F5237E">
      <w:pPr>
        <w:pStyle w:val="EstiloRecuodecorpodetextoPrimeiralinha0cmDepoisde"/>
        <w:rPr>
          <w:lang w:eastAsia="pt-BR"/>
        </w:rPr>
      </w:pPr>
      <w:r w:rsidRPr="00357912">
        <w:rPr>
          <w:lang w:eastAsia="pt-BR"/>
        </w:rPr>
        <w:t xml:space="preserve">The repository history leads us to think that </w:t>
      </w:r>
      <w:r w:rsidRPr="00357912">
        <w:rPr>
          <w:i/>
          <w:lang w:eastAsia="pt-BR"/>
        </w:rPr>
        <w:t>jeresig</w:t>
      </w:r>
      <w:r w:rsidRPr="00357912">
        <w:rPr>
          <w:lang w:eastAsia="pt-BR"/>
        </w:rPr>
        <w:t xml:space="preserve"> is a core developer of this project, because he performed most of the merges to the master branch. Looking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4931 \h </w:instrText>
      </w:r>
      <w:r w:rsidR="0029485F" w:rsidRPr="00357912">
        <w:rPr>
          <w:lang w:eastAsia="pt-BR"/>
        </w:rPr>
      </w:r>
      <w:r w:rsidR="0029485F" w:rsidRPr="00357912">
        <w:rPr>
          <w:lang w:eastAsia="pt-BR"/>
        </w:rPr>
        <w:fldChar w:fldCharType="separate"/>
      </w:r>
      <w:r w:rsidR="003F09A3">
        <w:t xml:space="preserve">Figure </w:t>
      </w:r>
      <w:r w:rsidR="003F09A3">
        <w:rPr>
          <w:noProof/>
        </w:rPr>
        <w:t>10</w:t>
      </w:r>
      <w:r w:rsidR="0029485F"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r w:rsidRPr="00357912">
        <w:rPr>
          <w:i/>
          <w:lang w:eastAsia="pt-BR"/>
        </w:rPr>
        <w:t>aakoch’s</w:t>
      </w:r>
      <w:r w:rsidRPr="00357912">
        <w:rPr>
          <w:lang w:eastAsia="pt-BR"/>
        </w:rPr>
        <w:t xml:space="preserve"> commit history (</w:t>
      </w:r>
      <w:r w:rsidR="0029485F" w:rsidRPr="00357912">
        <w:rPr>
          <w:lang w:eastAsia="pt-BR"/>
        </w:rPr>
        <w:fldChar w:fldCharType="begin"/>
      </w:r>
      <w:r w:rsidR="0029485F" w:rsidRPr="00357912">
        <w:rPr>
          <w:lang w:eastAsia="pt-BR"/>
        </w:rPr>
        <w:instrText xml:space="preserve"> REF _Ref447915817 \h </w:instrText>
      </w:r>
      <w:r w:rsidR="0029485F" w:rsidRPr="00357912">
        <w:rPr>
          <w:lang w:eastAsia="pt-BR"/>
        </w:rPr>
      </w:r>
      <w:r w:rsidR="0029485F" w:rsidRPr="00357912">
        <w:rPr>
          <w:lang w:eastAsia="pt-BR"/>
        </w:rPr>
        <w:fldChar w:fldCharType="separate"/>
      </w:r>
      <w:r w:rsidR="003F09A3">
        <w:t xml:space="preserve">Figure </w:t>
      </w:r>
      <w:r w:rsidR="003F09A3">
        <w:rPr>
          <w:noProof/>
        </w:rPr>
        <w:t>12</w:t>
      </w:r>
      <w:r w:rsidR="0029485F" w:rsidRPr="00357912">
        <w:rPr>
          <w:lang w:eastAsia="pt-BR"/>
        </w:rPr>
        <w:fldChar w:fldCharType="end"/>
      </w:r>
      <w:r w:rsidRPr="00357912">
        <w:rPr>
          <w:lang w:eastAsia="pt-BR"/>
        </w:rPr>
        <w:t>) as red com</w:t>
      </w:r>
      <w:r w:rsidRPr="00357912">
        <w:rPr>
          <w:lang w:eastAsia="pt-BR"/>
        </w:rPr>
        <w:lastRenderedPageBreak/>
        <w:t xml:space="preserve">mits, </w:t>
      </w:r>
      <w:r w:rsidR="00960AA6" w:rsidRPr="00357912">
        <w:rPr>
          <w:lang w:eastAsia="pt-BR"/>
        </w:rPr>
        <w:t>since</w:t>
      </w:r>
      <w:r w:rsidRPr="00357912">
        <w:rPr>
          <w:lang w:eastAsia="pt-BR"/>
        </w:rPr>
        <w:t xml:space="preserve"> they could not be pulled by </w:t>
      </w:r>
      <w:r w:rsidRPr="00357912">
        <w:rPr>
          <w:i/>
          <w:lang w:eastAsia="pt-BR"/>
        </w:rPr>
        <w:t>aakoch</w:t>
      </w:r>
      <w:r w:rsidRPr="00357912">
        <w:rPr>
          <w:lang w:eastAsia="pt-BR"/>
        </w:rPr>
        <w:t xml:space="preserve"> until </w:t>
      </w:r>
      <w:r w:rsidRPr="00357912">
        <w:rPr>
          <w:i/>
          <w:lang w:eastAsia="pt-BR"/>
        </w:rPr>
        <w:t>jeresig</w:t>
      </w:r>
      <w:r w:rsidRPr="00357912">
        <w:rPr>
          <w:lang w:eastAsia="pt-BR"/>
        </w:rPr>
        <w:t xml:space="preserve"> </w:t>
      </w:r>
      <w:r w:rsidR="00E92CDF" w:rsidRPr="00357912">
        <w:rPr>
          <w:lang w:eastAsia="pt-BR"/>
        </w:rPr>
        <w:t xml:space="preserve">has </w:t>
      </w:r>
      <w:r w:rsidRPr="00357912">
        <w:rPr>
          <w:lang w:eastAsia="pt-BR"/>
        </w:rPr>
        <w:t xml:space="preserve">pushed them to </w:t>
      </w:r>
      <w:r w:rsidRPr="00357912">
        <w:rPr>
          <w:i/>
          <w:lang w:eastAsia="pt-BR"/>
        </w:rPr>
        <w:t>central-repo</w:t>
      </w:r>
      <w:r w:rsidRPr="00357912">
        <w:rPr>
          <w:lang w:eastAsia="pt-BR"/>
        </w:rPr>
        <w:t xml:space="preserve">. There was also a commit in central-repo pending to be pulled by </w:t>
      </w:r>
      <w:r w:rsidRPr="00357912">
        <w:rPr>
          <w:i/>
          <w:lang w:eastAsia="pt-BR"/>
        </w:rPr>
        <w:t>jeresig</w:t>
      </w:r>
      <w:r w:rsidRPr="00357912">
        <w:rPr>
          <w:lang w:eastAsia="pt-BR"/>
        </w:rPr>
        <w:t xml:space="preserve">. If we look back at </w:t>
      </w:r>
      <w:r w:rsidR="0029485F" w:rsidRPr="00357912">
        <w:rPr>
          <w:lang w:eastAsia="pt-BR"/>
        </w:rPr>
        <w:fldChar w:fldCharType="begin"/>
      </w:r>
      <w:r w:rsidR="0029485F" w:rsidRPr="00357912">
        <w:rPr>
          <w:lang w:eastAsia="pt-BR"/>
        </w:rPr>
        <w:instrText xml:space="preserve"> REF _Ref447913488 \h </w:instrText>
      </w:r>
      <w:r w:rsidR="0029485F" w:rsidRPr="00357912">
        <w:rPr>
          <w:lang w:eastAsia="pt-BR"/>
        </w:rPr>
      </w:r>
      <w:r w:rsidR="0029485F" w:rsidRPr="00357912">
        <w:rPr>
          <w:lang w:eastAsia="pt-BR"/>
        </w:rPr>
        <w:fldChar w:fldCharType="separate"/>
      </w:r>
      <w:r w:rsidR="003F09A3">
        <w:t xml:space="preserve">Figure </w:t>
      </w:r>
      <w:r w:rsidR="003F09A3">
        <w:rPr>
          <w:noProof/>
        </w:rPr>
        <w:t>7</w:t>
      </w:r>
      <w:r w:rsidR="0029485F" w:rsidRPr="00357912">
        <w:rPr>
          <w:lang w:eastAsia="pt-BR"/>
        </w:rPr>
        <w:fldChar w:fldCharType="end"/>
      </w:r>
      <w:r w:rsidR="0029485F" w:rsidRPr="00357912">
        <w:rPr>
          <w:lang w:eastAsia="pt-BR"/>
        </w:rPr>
        <w:t xml:space="preserve"> </w:t>
      </w:r>
      <w:r w:rsidRPr="00357912">
        <w:rPr>
          <w:lang w:eastAsia="pt-BR"/>
        </w:rPr>
        <w:t xml:space="preserve">we see that the only yellow commit is </w:t>
      </w:r>
      <w:r w:rsidRPr="00357912">
        <w:rPr>
          <w:i/>
          <w:lang w:eastAsia="pt-BR"/>
        </w:rPr>
        <w:t>a0887</w:t>
      </w:r>
      <w:r w:rsidRPr="00357912">
        <w:rPr>
          <w:lang w:eastAsia="pt-BR"/>
        </w:rPr>
        <w:t xml:space="preserve">, made by </w:t>
      </w:r>
      <w:r w:rsidRPr="00357912">
        <w:rPr>
          <w:i/>
          <w:lang w:eastAsia="pt-BR"/>
        </w:rPr>
        <w:t>aakoch</w:t>
      </w:r>
      <w:r w:rsidRPr="00357912">
        <w:rPr>
          <w:lang w:eastAsia="pt-BR"/>
        </w:rPr>
        <w:t xml:space="preserve">. This tells us that </w:t>
      </w:r>
      <w:r w:rsidRPr="00357912">
        <w:rPr>
          <w:i/>
          <w:lang w:eastAsia="pt-BR"/>
        </w:rPr>
        <w:t>jeresig</w:t>
      </w:r>
      <w:r w:rsidRPr="00357912">
        <w:rPr>
          <w:lang w:eastAsia="pt-BR"/>
        </w:rPr>
        <w:t xml:space="preserve"> pulled changes from </w:t>
      </w:r>
      <w:r w:rsidRPr="00357912">
        <w:rPr>
          <w:i/>
          <w:lang w:eastAsia="pt-BR"/>
        </w:rPr>
        <w:t>central-repo</w:t>
      </w:r>
      <w:r w:rsidRPr="00357912">
        <w:rPr>
          <w:lang w:eastAsia="pt-BR"/>
        </w:rPr>
        <w:t xml:space="preserve"> just before </w:t>
      </w:r>
      <w:r w:rsidRPr="00357912">
        <w:rPr>
          <w:i/>
          <w:lang w:eastAsia="pt-BR"/>
        </w:rPr>
        <w:t>aakoch</w:t>
      </w:r>
      <w:r w:rsidRPr="00357912">
        <w:rPr>
          <w:lang w:eastAsia="pt-BR"/>
        </w:rPr>
        <w:t xml:space="preserve"> pushed commit </w:t>
      </w:r>
      <w:r w:rsidRPr="00357912">
        <w:rPr>
          <w:i/>
          <w:lang w:eastAsia="pt-BR"/>
        </w:rPr>
        <w:t>a0887</w:t>
      </w:r>
      <w:r w:rsidRPr="00357912">
        <w:rPr>
          <w:lang w:eastAsia="pt-BR"/>
        </w:rPr>
        <w:t>. If we look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5860 \h </w:instrText>
      </w:r>
      <w:r w:rsidR="0029485F" w:rsidRPr="00357912">
        <w:rPr>
          <w:lang w:eastAsia="pt-BR"/>
        </w:rPr>
      </w:r>
      <w:r w:rsidR="0029485F" w:rsidRPr="00357912">
        <w:rPr>
          <w:lang w:eastAsia="pt-BR"/>
        </w:rPr>
        <w:fldChar w:fldCharType="separate"/>
      </w:r>
      <w:r w:rsidR="003F09A3">
        <w:t xml:space="preserve">Figure </w:t>
      </w:r>
      <w:r w:rsidR="003F09A3">
        <w:rPr>
          <w:noProof/>
        </w:rPr>
        <w:t>13</w:t>
      </w:r>
      <w:r w:rsidR="0029485F" w:rsidRPr="00357912">
        <w:rPr>
          <w:lang w:eastAsia="pt-BR"/>
        </w:rPr>
        <w:fldChar w:fldCharType="end"/>
      </w:r>
      <w:r w:rsidRPr="00357912">
        <w:rPr>
          <w:lang w:eastAsia="pt-BR"/>
        </w:rPr>
        <w:t xml:space="preserve">, we see that all the pending commits (those that were pending to be pushed and pulled) are related to the same branch (master). This tells us that, if </w:t>
      </w:r>
      <w:r w:rsidRPr="00357912">
        <w:rPr>
          <w:i/>
          <w:lang w:eastAsia="pt-BR"/>
        </w:rPr>
        <w:t>jeresig</w:t>
      </w:r>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 helps us revisit and answer Q3.</w:t>
      </w:r>
    </w:p>
    <w:p w14:paraId="49A65274" w14:textId="4A05D054" w:rsidR="00C94D5E" w:rsidRPr="00357912" w:rsidRDefault="004E4EFC" w:rsidP="00C94D5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06368" behindDoc="0" locked="1" layoutInCell="1" allowOverlap="1" wp14:anchorId="020DD339" wp14:editId="5816702E">
                <wp:simplePos x="0" y="0"/>
                <wp:positionH relativeFrom="margin">
                  <wp:align>left</wp:align>
                </wp:positionH>
                <wp:positionV relativeFrom="margin">
                  <wp:align>top</wp:align>
                </wp:positionV>
                <wp:extent cx="3056255" cy="1461135"/>
                <wp:effectExtent l="0" t="0" r="0" b="1206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9C9F64" w14:textId="77777777" w:rsidR="008E6416" w:rsidRDefault="008E6416"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45FFBE39" w:rsidR="008E6416" w:rsidRPr="001D30B5" w:rsidRDefault="008E6416" w:rsidP="00C94D5E">
                            <w:pPr>
                              <w:pStyle w:val="Legenda"/>
                              <w:rPr>
                                <w:rFonts w:cs="Times New Roman"/>
                                <w:noProof/>
                                <w:szCs w:val="20"/>
                              </w:rPr>
                            </w:pPr>
                            <w:bookmarkStart w:id="34" w:name="_Ref447915817"/>
                            <w:r>
                              <w:t xml:space="preserve">Figure </w:t>
                            </w:r>
                            <w:r w:rsidR="002D27DD">
                              <w:fldChar w:fldCharType="begin"/>
                            </w:r>
                            <w:r w:rsidR="002D27DD">
                              <w:instrText xml:space="preserve"> SEQ Figure \* ARABIC </w:instrText>
                            </w:r>
                            <w:r w:rsidR="002D27DD">
                              <w:fldChar w:fldCharType="separate"/>
                            </w:r>
                            <w:r w:rsidR="003F09A3">
                              <w:rPr>
                                <w:noProof/>
                              </w:rPr>
                              <w:t>12</w:t>
                            </w:r>
                            <w:r w:rsidR="002D27DD">
                              <w:rPr>
                                <w:noProof/>
                              </w:rPr>
                              <w:fldChar w:fldCharType="end"/>
                            </w:r>
                            <w:bookmarkEnd w:id="34"/>
                            <w:r>
                              <w:t>. Aakoch’s commit history</w:t>
                            </w:r>
                          </w:p>
                          <w:p w14:paraId="03F795DB" w14:textId="77777777" w:rsidR="008E6416" w:rsidRDefault="008E641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0DD339" id="Text Box 19" o:spid="_x0000_s1040" type="#_x0000_t202" style="position:absolute;left:0;text-align:left;margin-left:0;margin-top:0;width:240.65pt;height:115.05pt;z-index:25170636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" stroked="f">
                <v:textbox>
                  <w:txbxContent>
                    <w:p w14:paraId="069C9F64" w14:textId="77777777" w:rsidR="008E6416" w:rsidRDefault="008E6416"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45FFBE39" w:rsidR="008E6416" w:rsidRPr="001D30B5" w:rsidRDefault="008E6416" w:rsidP="00C94D5E">
                      <w:pPr>
                        <w:pStyle w:val="Legenda"/>
                        <w:rPr>
                          <w:rFonts w:cs="Times New Roman"/>
                          <w:noProof/>
                          <w:szCs w:val="20"/>
                        </w:rPr>
                      </w:pPr>
                      <w:bookmarkStart w:id="35" w:name="_Ref447915817"/>
                      <w:r>
                        <w:t xml:space="preserve">Figure </w:t>
                      </w:r>
                      <w:r w:rsidR="002D27DD">
                        <w:fldChar w:fldCharType="begin"/>
                      </w:r>
                      <w:r w:rsidR="002D27DD">
                        <w:instrText xml:space="preserve"> SEQ Figure \* ARABIC </w:instrText>
                      </w:r>
                      <w:r w:rsidR="002D27DD">
                        <w:fldChar w:fldCharType="separate"/>
                      </w:r>
                      <w:r w:rsidR="003F09A3">
                        <w:rPr>
                          <w:noProof/>
                        </w:rPr>
                        <w:t>12</w:t>
                      </w:r>
                      <w:r w:rsidR="002D27DD">
                        <w:rPr>
                          <w:noProof/>
                        </w:rPr>
                        <w:fldChar w:fldCharType="end"/>
                      </w:r>
                      <w:bookmarkEnd w:id="35"/>
                      <w:r>
                        <w:t>. Aakoch’s commit history</w:t>
                      </w:r>
                    </w:p>
                    <w:p w14:paraId="03F795DB" w14:textId="77777777" w:rsidR="008E6416" w:rsidRDefault="008E6416" w:rsidP="00C94D5E"/>
                  </w:txbxContent>
                </v:textbox>
                <w10:wrap type="square"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n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3F09A3">
        <w:t xml:space="preserve">Figure </w:t>
      </w:r>
      <w:r w:rsidR="003F09A3">
        <w:rPr>
          <w:noProof/>
        </w:rPr>
        <w:t>11</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3F09A3">
        <w:t xml:space="preserve">Figure </w:t>
      </w:r>
      <w:r w:rsidR="003F09A3">
        <w:rPr>
          <w:noProof/>
        </w:rPr>
        <w:t>13</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3F09A3">
        <w:t xml:space="preserve">Figure </w:t>
      </w:r>
      <w:r w:rsidR="003F09A3">
        <w:rPr>
          <w:noProof/>
        </w:rPr>
        <w:t>9</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3F09A3">
        <w:t xml:space="preserve">Figure </w:t>
      </w:r>
      <w:r w:rsidR="003F09A3">
        <w:rPr>
          <w:noProof/>
        </w:rPr>
        <w:t>12</w:t>
      </w:r>
      <w:r w:rsidR="00931607" w:rsidRPr="00357912">
        <w:rPr>
          <w:lang w:eastAsia="pt-BR"/>
        </w:rPr>
        <w:fldChar w:fldCharType="end"/>
      </w:r>
      <w:r w:rsidR="00C94D5E" w:rsidRPr="00357912">
        <w:rPr>
          <w:lang w:eastAsia="pt-BR"/>
        </w:rPr>
        <w:t>) and notice the yellow nodes. Additionally, Level 4 information can be used to find new commits in repositories that are not peers (red nodes), or new commits in non-tracked branches (gray nodes).</w:t>
      </w:r>
    </w:p>
    <w:p w14:paraId="0CB6016A" w14:textId="77777777" w:rsidR="00EE7A37" w:rsidRPr="00357912" w:rsidRDefault="00EE7A37" w:rsidP="00EE7A37">
      <w:pPr>
        <w:pStyle w:val="Ttulo2"/>
        <w:rPr>
          <w:lang w:eastAsia="pt-BR"/>
        </w:rPr>
      </w:pPr>
      <w:r w:rsidRPr="00357912">
        <w:rPr>
          <w:lang w:eastAsia="pt-BR"/>
        </w:rPr>
        <w:t>Observational Study</w:t>
      </w:r>
    </w:p>
    <w:p w14:paraId="3D60E7BF" w14:textId="20467D3B" w:rsidR="0097625C" w:rsidRPr="00357912" w:rsidRDefault="00390BFF"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22752" behindDoc="0" locked="1" layoutInCell="1" allowOverlap="0" wp14:anchorId="56311E4D" wp14:editId="27CDBEE4">
                <wp:simplePos x="0" y="0"/>
                <wp:positionH relativeFrom="margin">
                  <wp:align>right</wp:align>
                </wp:positionH>
                <wp:positionV relativeFrom="margin">
                  <wp:align>top</wp:align>
                </wp:positionV>
                <wp:extent cx="3048635" cy="1896745"/>
                <wp:effectExtent l="0" t="0" r="0" b="8255"/>
                <wp:wrapSquare wrapText="bothSides"/>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674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6CB0EC" w14:textId="77777777" w:rsidR="008E6416" w:rsidRDefault="008E6416"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2E98DEC0" w:rsidR="008E6416" w:rsidRPr="00E62597" w:rsidRDefault="008E6416" w:rsidP="00C94D5E">
                            <w:pPr>
                              <w:pStyle w:val="Legenda"/>
                              <w:rPr>
                                <w:rFonts w:cs="Times New Roman"/>
                                <w:noProof/>
                                <w:szCs w:val="20"/>
                              </w:rPr>
                            </w:pPr>
                            <w:bookmarkStart w:id="36" w:name="_Ref447915860"/>
                            <w:r>
                              <w:t xml:space="preserve">Figure </w:t>
                            </w:r>
                            <w:r w:rsidR="002D27DD">
                              <w:fldChar w:fldCharType="begin"/>
                            </w:r>
                            <w:r w:rsidR="002D27DD">
                              <w:instrText xml:space="preserve"> SEQ Figure \* ARABIC </w:instrText>
                            </w:r>
                            <w:r w:rsidR="002D27DD">
                              <w:fldChar w:fldCharType="separate"/>
                            </w:r>
                            <w:r w:rsidR="003F09A3">
                              <w:rPr>
                                <w:noProof/>
                              </w:rPr>
                              <w:t>13</w:t>
                            </w:r>
                            <w:r w:rsidR="002D27DD">
                              <w:rPr>
                                <w:noProof/>
                              </w:rPr>
                              <w:fldChar w:fldCharType="end"/>
                            </w:r>
                            <w:bookmarkEnd w:id="36"/>
                            <w:r>
                              <w:t>. Jeresig’s tracked branches</w:t>
                            </w:r>
                          </w:p>
                          <w:p w14:paraId="46F9EE59" w14:textId="77777777" w:rsidR="008E6416" w:rsidRPr="00D96EE5" w:rsidRDefault="008E641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311E4D" id="Text Box 21" o:spid="_x0000_s1041" type="#_x0000_t202" style="position:absolute;left:0;text-align:left;margin-left:188.85pt;margin-top:0;width:240.05pt;height:149.35pt;z-index:2517227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" o:allowoverlap="f" stroked="f">
                <v:textbox>
                  <w:txbxContent>
                    <w:p w14:paraId="4E6CB0EC" w14:textId="77777777" w:rsidR="008E6416" w:rsidRDefault="008E6416"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2E98DEC0" w:rsidR="008E6416" w:rsidRPr="00E62597" w:rsidRDefault="008E6416" w:rsidP="00C94D5E">
                      <w:pPr>
                        <w:pStyle w:val="Legenda"/>
                        <w:rPr>
                          <w:rFonts w:cs="Times New Roman"/>
                          <w:noProof/>
                          <w:szCs w:val="20"/>
                        </w:rPr>
                      </w:pPr>
                      <w:bookmarkStart w:id="37" w:name="_Ref447915860"/>
                      <w:r>
                        <w:t xml:space="preserve">Figure </w:t>
                      </w:r>
                      <w:r w:rsidR="002D27DD">
                        <w:fldChar w:fldCharType="begin"/>
                      </w:r>
                      <w:r w:rsidR="002D27DD">
                        <w:instrText xml:space="preserve"> SEQ Figure \* ARABIC </w:instrText>
                      </w:r>
                      <w:r w:rsidR="002D27DD">
                        <w:fldChar w:fldCharType="separate"/>
                      </w:r>
                      <w:r w:rsidR="003F09A3">
                        <w:rPr>
                          <w:noProof/>
                        </w:rPr>
                        <w:t>13</w:t>
                      </w:r>
                      <w:r w:rsidR="002D27DD">
                        <w:rPr>
                          <w:noProof/>
                        </w:rPr>
                        <w:fldChar w:fldCharType="end"/>
                      </w:r>
                      <w:bookmarkEnd w:id="37"/>
                      <w:r>
                        <w:t>. Jeresig’s tracked branches</w:t>
                      </w:r>
                    </w:p>
                    <w:p w14:paraId="46F9EE59" w14:textId="77777777" w:rsidR="008E6416" w:rsidRPr="00D96EE5" w:rsidRDefault="008E6416" w:rsidP="00C94D5E"/>
                  </w:txbxContent>
                </v:textbox>
                <w10:wrap type="square" anchorx="margin" anchory="margin"/>
                <w10:anchorlock/>
              </v:shape>
            </w:pict>
          </mc:Fallback>
        </mc:AlternateContent>
      </w:r>
      <w:r w:rsidR="0097625C" w:rsidRPr="00357912">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w:t>
      </w:r>
      <w:r w:rsidR="003D1D46" w:rsidRPr="00357912">
        <w:rPr>
          <w:lang w:eastAsia="pt-BR"/>
        </w:rPr>
        <w:t xml:space="preserve">research </w:t>
      </w:r>
      <w:r w:rsidR="0097625C" w:rsidRPr="00357912">
        <w:rPr>
          <w:lang w:eastAsia="pt-BR"/>
        </w:rPr>
        <w:t xml:space="preserve">area at Universidade Federal Fluminense (UFF). Four sessions were conducted, each of them with one subject. The study was divided in two phases (without and with DyeVC), each one with two scenarios, where the subject had to answer questions related to usual work with DVCS. In Scenario 1, the subject played the developer role, working in a clone named </w:t>
      </w:r>
      <w:r w:rsidR="0097625C" w:rsidRPr="00357912">
        <w:rPr>
          <w:i/>
          <w:lang w:eastAsia="pt-BR"/>
        </w:rPr>
        <w:t>aakoch</w:t>
      </w:r>
      <w:r w:rsidR="0097625C" w:rsidRPr="00357912">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97625C" w:rsidRPr="00357912">
        <w:rPr>
          <w:i/>
          <w:lang w:eastAsia="pt-BR"/>
        </w:rPr>
        <w:t>5d454</w:t>
      </w:r>
      <w:r w:rsidR="0097625C" w:rsidRPr="00357912">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33195523" w14:textId="6FFA08FD" w:rsidR="0097625C" w:rsidRPr="00357912" w:rsidRDefault="0097625C" w:rsidP="0097625C">
      <w:pPr>
        <w:pStyle w:val="EstiloRecuodecorpodetextoPrimeiralinha0cmDepoisde"/>
        <w:rPr>
          <w:lang w:eastAsia="pt-BR"/>
        </w:rPr>
      </w:pPr>
      <w:r w:rsidRPr="00357912">
        <w:rPr>
          <w:lang w:eastAsia="pt-BR"/>
        </w:rPr>
        <w:t xml:space="preserve">In Phase 1 (without DyeVC), DyeVC was not in place and the subject answered the questions using any desired DVCS client among the ones available in the </w:t>
      </w:r>
      <w:r w:rsidR="003E4DB9" w:rsidRPr="00357912">
        <w:rPr>
          <w:lang w:eastAsia="pt-BR"/>
        </w:rPr>
        <w:t>computer used in the experiment</w:t>
      </w:r>
      <w:r w:rsidRPr="00357912">
        <w:rPr>
          <w:lang w:eastAsia="pt-BR"/>
        </w:rPr>
        <w:t xml:space="preserve">: </w:t>
      </w:r>
      <w:r w:rsidRPr="00357912">
        <w:rPr>
          <w:i/>
          <w:lang w:eastAsia="pt-BR"/>
        </w:rPr>
        <w:t>gitk, Tortoise Git, Git Bash</w:t>
      </w:r>
      <w:r w:rsidRPr="00357912">
        <w:rPr>
          <w:lang w:eastAsia="pt-BR"/>
        </w:rPr>
        <w:t xml:space="preserve">, and </w:t>
      </w:r>
      <w:r w:rsidRPr="00357912">
        <w:rPr>
          <w:i/>
          <w:lang w:eastAsia="pt-BR"/>
        </w:rPr>
        <w:t>SourceTree</w:t>
      </w:r>
      <w:r w:rsidRPr="00357912">
        <w:rPr>
          <w:lang w:eastAsia="pt-BR"/>
        </w:rPr>
        <w:t xml:space="preserve">. </w:t>
      </w:r>
      <w:r w:rsidR="003E4DB9" w:rsidRPr="00357912">
        <w:rPr>
          <w:lang w:eastAsia="pt-BR"/>
        </w:rPr>
        <w:t>Participants were allowed to</w:t>
      </w:r>
      <w:r w:rsidRPr="00357912">
        <w:rPr>
          <w:lang w:eastAsia="pt-BR"/>
        </w:rPr>
        <w:t xml:space="preserve"> access the Internet </w:t>
      </w:r>
      <w:r w:rsidR="003E4DB9" w:rsidRPr="00357912">
        <w:rPr>
          <w:lang w:eastAsia="pt-BR"/>
        </w:rPr>
        <w:t>and</w:t>
      </w:r>
      <w:r w:rsidRPr="00357912">
        <w:rPr>
          <w:lang w:eastAsia="pt-BR"/>
        </w:rPr>
        <w:t xml:space="preserve">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14:paraId="6DE3DC1B" w14:textId="0894B844" w:rsidR="0097625C" w:rsidRPr="00357912" w:rsidRDefault="00390BFF"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97824" behindDoc="0" locked="1" layoutInCell="1" allowOverlap="1" wp14:anchorId="6561CBDC" wp14:editId="01DB8992">
                <wp:simplePos x="0" y="0"/>
                <wp:positionH relativeFrom="margin">
                  <wp:posOffset>3353435</wp:posOffset>
                </wp:positionH>
                <wp:positionV relativeFrom="paragraph">
                  <wp:posOffset>-865505</wp:posOffset>
                </wp:positionV>
                <wp:extent cx="3041650" cy="955675"/>
                <wp:effectExtent l="0" t="0" r="6350" b="9525"/>
                <wp:wrapSquare wrapText="bothSides"/>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9556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527B8A" w14:textId="222AED7D" w:rsidR="008E6416" w:rsidRPr="0097625C" w:rsidRDefault="008E6416" w:rsidP="0097625C">
                            <w:pPr>
                              <w:pStyle w:val="Legenda"/>
                              <w:rPr>
                                <w:rFonts w:cs="Times New Roman"/>
                                <w:szCs w:val="20"/>
                              </w:rPr>
                            </w:pPr>
                            <w:bookmarkStart w:id="38" w:name="_Ref418329125"/>
                            <w:r>
                              <w:t xml:space="preserve">Table </w:t>
                            </w:r>
                            <w:r w:rsidR="002D27DD">
                              <w:fldChar w:fldCharType="begin"/>
                            </w:r>
                            <w:r w:rsidR="002D27DD">
                              <w:instrText xml:space="preserve"> SEQ Table \* ARABIC </w:instrText>
                            </w:r>
                            <w:r w:rsidR="002D27DD">
                              <w:fldChar w:fldCharType="separate"/>
                            </w:r>
                            <w:r w:rsidR="003F09A3">
                              <w:rPr>
                                <w:noProof/>
                              </w:rPr>
                              <w:t>3</w:t>
                            </w:r>
                            <w:r w:rsidR="002D27DD">
                              <w:rPr>
                                <w:noProof/>
                              </w:rPr>
                              <w:fldChar w:fldCharType="end"/>
                            </w:r>
                            <w:bookmarkEnd w:id="38"/>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8E6416" w:rsidRPr="004C34EF" w14:paraId="1536C85E" w14:textId="77777777" w:rsidTr="00E742F2">
                              <w:trPr>
                                <w:jc w:val="center"/>
                              </w:trPr>
                              <w:tc>
                                <w:tcPr>
                                  <w:tcW w:w="0" w:type="auto"/>
                                  <w:vMerge w:val="restart"/>
                                  <w:shd w:val="clear" w:color="auto" w:fill="auto"/>
                                  <w:vAlign w:val="center"/>
                                </w:tcPr>
                                <w:p w14:paraId="43AF449F" w14:textId="1E41F7C6" w:rsidR="008E6416" w:rsidRPr="004C34EF" w:rsidRDefault="008E6416"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8E6416" w:rsidRPr="004C34EF" w:rsidRDefault="008E6416"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8E6416" w:rsidRPr="004C34EF" w:rsidRDefault="008E6416" w:rsidP="007714E6">
                                  <w:pPr>
                                    <w:pStyle w:val="tablecolsubhead"/>
                                    <w:rPr>
                                      <w:sz w:val="16"/>
                                      <w:szCs w:val="16"/>
                                      <w:lang w:eastAsia="pt-BR"/>
                                    </w:rPr>
                                  </w:pPr>
                                  <w:r w:rsidRPr="004C34EF">
                                    <w:rPr>
                                      <w:sz w:val="16"/>
                                      <w:szCs w:val="16"/>
                                      <w:lang w:eastAsia="pt-BR"/>
                                    </w:rPr>
                                    <w:t>Scenario 2</w:t>
                                  </w:r>
                                </w:p>
                              </w:tc>
                            </w:tr>
                            <w:tr w:rsidR="008E6416" w:rsidRPr="004C34EF" w14:paraId="21980E55" w14:textId="77777777" w:rsidTr="00E742F2">
                              <w:trPr>
                                <w:jc w:val="center"/>
                              </w:trPr>
                              <w:tc>
                                <w:tcPr>
                                  <w:tcW w:w="0" w:type="auto"/>
                                  <w:vMerge/>
                                  <w:shd w:val="clear" w:color="auto" w:fill="auto"/>
                                  <w:vAlign w:val="center"/>
                                </w:tcPr>
                                <w:p w14:paraId="71B17944" w14:textId="77777777" w:rsidR="008E6416" w:rsidRPr="004C34EF" w:rsidRDefault="008E6416" w:rsidP="007714E6">
                                  <w:pPr>
                                    <w:pStyle w:val="tablecolsubhead"/>
                                    <w:rPr>
                                      <w:sz w:val="16"/>
                                      <w:szCs w:val="16"/>
                                      <w:lang w:eastAsia="pt-BR"/>
                                    </w:rPr>
                                  </w:pPr>
                                </w:p>
                              </w:tc>
                              <w:tc>
                                <w:tcPr>
                                  <w:tcW w:w="0" w:type="auto"/>
                                  <w:shd w:val="clear" w:color="auto" w:fill="auto"/>
                                  <w:vAlign w:val="center"/>
                                </w:tcPr>
                                <w:p w14:paraId="40860B9B" w14:textId="77777777" w:rsidR="008E6416" w:rsidRPr="004C34EF" w:rsidRDefault="008E6416"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8E6416" w:rsidRPr="004C34EF" w:rsidRDefault="008E6416"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8E6416" w:rsidRPr="004C34EF" w:rsidRDefault="008E6416"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8E6416" w:rsidRPr="004C34EF" w:rsidRDefault="008E6416" w:rsidP="007714E6">
                                  <w:pPr>
                                    <w:pStyle w:val="tablecolsubhead"/>
                                    <w:rPr>
                                      <w:sz w:val="16"/>
                                      <w:szCs w:val="16"/>
                                    </w:rPr>
                                  </w:pPr>
                                  <w:r w:rsidRPr="004C34EF">
                                    <w:rPr>
                                      <w:sz w:val="16"/>
                                      <w:szCs w:val="16"/>
                                    </w:rPr>
                                    <w:t>Phase 2</w:t>
                                  </w:r>
                                </w:p>
                              </w:tc>
                            </w:tr>
                            <w:tr w:rsidR="008E6416" w:rsidRPr="004C34EF" w14:paraId="6AE8E57E" w14:textId="77777777" w:rsidTr="00E742F2">
                              <w:trPr>
                                <w:jc w:val="center"/>
                              </w:trPr>
                              <w:tc>
                                <w:tcPr>
                                  <w:tcW w:w="0" w:type="auto"/>
                                  <w:shd w:val="clear" w:color="auto" w:fill="auto"/>
                                  <w:vAlign w:val="center"/>
                                </w:tcPr>
                                <w:p w14:paraId="616A848E" w14:textId="77777777" w:rsidR="008E6416" w:rsidRPr="004C34EF" w:rsidRDefault="008E6416"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8E6416" w:rsidRPr="004C34EF" w:rsidRDefault="008E6416"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8E6416" w:rsidRPr="004C34EF" w:rsidRDefault="008E6416"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8E6416" w:rsidRPr="004C34EF" w:rsidRDefault="008E6416" w:rsidP="00142259">
                                  <w:pPr>
                                    <w:pStyle w:val="tablecopy"/>
                                    <w:jc w:val="center"/>
                                    <w:rPr>
                                      <w:lang w:eastAsia="pt-BR"/>
                                    </w:rPr>
                                  </w:pPr>
                                  <w:r w:rsidRPr="004C34EF">
                                    <w:rPr>
                                      <w:lang w:eastAsia="pt-BR"/>
                                    </w:rPr>
                                    <w:t>6</w:t>
                                  </w:r>
                                </w:p>
                              </w:tc>
                            </w:tr>
                            <w:tr w:rsidR="008E6416" w:rsidRPr="004C34EF" w14:paraId="52948742" w14:textId="77777777" w:rsidTr="00E742F2">
                              <w:trPr>
                                <w:jc w:val="center"/>
                              </w:trPr>
                              <w:tc>
                                <w:tcPr>
                                  <w:tcW w:w="0" w:type="auto"/>
                                  <w:shd w:val="clear" w:color="auto" w:fill="auto"/>
                                  <w:vAlign w:val="center"/>
                                </w:tcPr>
                                <w:p w14:paraId="03B9136E" w14:textId="77777777" w:rsidR="008E6416" w:rsidRPr="004C34EF" w:rsidRDefault="008E6416"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8E6416" w:rsidRPr="004C34EF" w:rsidRDefault="008E6416"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8E6416" w:rsidRPr="004C34EF" w:rsidRDefault="008E6416"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8E6416" w:rsidRPr="004C34EF" w:rsidRDefault="008E6416" w:rsidP="00142259">
                                  <w:pPr>
                                    <w:pStyle w:val="tablecopy"/>
                                    <w:jc w:val="center"/>
                                    <w:rPr>
                                      <w:lang w:eastAsia="pt-BR"/>
                                    </w:rPr>
                                  </w:pPr>
                                  <w:r w:rsidRPr="004C34EF">
                                    <w:rPr>
                                      <w:lang w:eastAsia="pt-BR"/>
                                    </w:rPr>
                                    <w:t>5</w:t>
                                  </w:r>
                                </w:p>
                              </w:tc>
                            </w:tr>
                            <w:tr w:rsidR="008E6416" w:rsidRPr="004C34EF" w14:paraId="56AC4064" w14:textId="77777777" w:rsidTr="00E742F2">
                              <w:trPr>
                                <w:jc w:val="center"/>
                              </w:trPr>
                              <w:tc>
                                <w:tcPr>
                                  <w:tcW w:w="0" w:type="auto"/>
                                  <w:shd w:val="clear" w:color="auto" w:fill="auto"/>
                                  <w:vAlign w:val="center"/>
                                </w:tcPr>
                                <w:p w14:paraId="2715C67F" w14:textId="77777777" w:rsidR="008E6416" w:rsidRPr="004C34EF" w:rsidRDefault="008E6416"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8E6416" w:rsidRPr="004C34EF" w:rsidRDefault="008E6416"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8E6416" w:rsidRPr="004C34EF" w:rsidRDefault="008E6416"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8E6416" w:rsidRPr="004C34EF" w:rsidRDefault="008E6416" w:rsidP="00142259">
                                  <w:pPr>
                                    <w:pStyle w:val="tablecopy"/>
                                    <w:jc w:val="center"/>
                                    <w:rPr>
                                      <w:lang w:eastAsia="pt-BR"/>
                                    </w:rPr>
                                  </w:pPr>
                                  <w:r w:rsidRPr="004C34EF">
                                    <w:rPr>
                                      <w:lang w:eastAsia="pt-BR"/>
                                    </w:rPr>
                                    <w:t>4</w:t>
                                  </w:r>
                                </w:p>
                              </w:tc>
                            </w:tr>
                            <w:tr w:rsidR="008E6416" w:rsidRPr="004C34EF" w14:paraId="0F78B3BA" w14:textId="77777777" w:rsidTr="00E742F2">
                              <w:trPr>
                                <w:jc w:val="center"/>
                              </w:trPr>
                              <w:tc>
                                <w:tcPr>
                                  <w:tcW w:w="0" w:type="auto"/>
                                  <w:shd w:val="clear" w:color="auto" w:fill="auto"/>
                                  <w:vAlign w:val="center"/>
                                </w:tcPr>
                                <w:p w14:paraId="292F2FDF" w14:textId="77777777" w:rsidR="008E6416" w:rsidRPr="004C34EF" w:rsidRDefault="008E6416"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8E6416" w:rsidRPr="004C34EF" w:rsidRDefault="008E6416"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8E6416" w:rsidRPr="004C34EF" w:rsidRDefault="008E6416"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8E6416" w:rsidRPr="004C34EF" w:rsidRDefault="008E6416" w:rsidP="00142259">
                                  <w:pPr>
                                    <w:pStyle w:val="tablecopy"/>
                                    <w:jc w:val="center"/>
                                    <w:rPr>
                                      <w:lang w:eastAsia="pt-BR"/>
                                    </w:rPr>
                                  </w:pPr>
                                  <w:r w:rsidRPr="004C34EF">
                                    <w:rPr>
                                      <w:lang w:eastAsia="pt-BR"/>
                                    </w:rPr>
                                    <w:t>10</w:t>
                                  </w:r>
                                </w:p>
                              </w:tc>
                            </w:tr>
                          </w:tbl>
                          <w:p w14:paraId="24939780" w14:textId="77777777" w:rsidR="008E6416" w:rsidRDefault="008E6416"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61CBDC" id="Text Box 31" o:spid="_x0000_s1042" type="#_x0000_t202" style="position:absolute;left:0;text-align:left;margin-left:264.05pt;margin-top:-68.15pt;width:239.5pt;height:75.25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" stroked="f">
                <v:textbox inset="0,0,0,0">
                  <w:txbxContent>
                    <w:p w14:paraId="27527B8A" w14:textId="222AED7D" w:rsidR="008E6416" w:rsidRPr="0097625C" w:rsidRDefault="008E6416" w:rsidP="0097625C">
                      <w:pPr>
                        <w:pStyle w:val="Legenda"/>
                        <w:rPr>
                          <w:rFonts w:cs="Times New Roman"/>
                          <w:szCs w:val="20"/>
                        </w:rPr>
                      </w:pPr>
                      <w:bookmarkStart w:id="39" w:name="_Ref418329125"/>
                      <w:r>
                        <w:t xml:space="preserve">Table </w:t>
                      </w:r>
                      <w:r w:rsidR="002D27DD">
                        <w:fldChar w:fldCharType="begin"/>
                      </w:r>
                      <w:r w:rsidR="002D27DD">
                        <w:instrText xml:space="preserve"> SEQ Table \* ARABIC </w:instrText>
                      </w:r>
                      <w:r w:rsidR="002D27DD">
                        <w:fldChar w:fldCharType="separate"/>
                      </w:r>
                      <w:r w:rsidR="003F09A3">
                        <w:rPr>
                          <w:noProof/>
                        </w:rPr>
                        <w:t>3</w:t>
                      </w:r>
                      <w:r w:rsidR="002D27DD">
                        <w:rPr>
                          <w:noProof/>
                        </w:rPr>
                        <w:fldChar w:fldCharType="end"/>
                      </w:r>
                      <w:bookmarkEnd w:id="39"/>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8E6416" w:rsidRPr="004C34EF" w14:paraId="1536C85E" w14:textId="77777777" w:rsidTr="00E742F2">
                        <w:trPr>
                          <w:jc w:val="center"/>
                        </w:trPr>
                        <w:tc>
                          <w:tcPr>
                            <w:tcW w:w="0" w:type="auto"/>
                            <w:vMerge w:val="restart"/>
                            <w:shd w:val="clear" w:color="auto" w:fill="auto"/>
                            <w:vAlign w:val="center"/>
                          </w:tcPr>
                          <w:p w14:paraId="43AF449F" w14:textId="1E41F7C6" w:rsidR="008E6416" w:rsidRPr="004C34EF" w:rsidRDefault="008E6416"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8E6416" w:rsidRPr="004C34EF" w:rsidRDefault="008E6416"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8E6416" w:rsidRPr="004C34EF" w:rsidRDefault="008E6416" w:rsidP="007714E6">
                            <w:pPr>
                              <w:pStyle w:val="tablecolsubhead"/>
                              <w:rPr>
                                <w:sz w:val="16"/>
                                <w:szCs w:val="16"/>
                                <w:lang w:eastAsia="pt-BR"/>
                              </w:rPr>
                            </w:pPr>
                            <w:r w:rsidRPr="004C34EF">
                              <w:rPr>
                                <w:sz w:val="16"/>
                                <w:szCs w:val="16"/>
                                <w:lang w:eastAsia="pt-BR"/>
                              </w:rPr>
                              <w:t>Scenario 2</w:t>
                            </w:r>
                          </w:p>
                        </w:tc>
                      </w:tr>
                      <w:tr w:rsidR="008E6416" w:rsidRPr="004C34EF" w14:paraId="21980E55" w14:textId="77777777" w:rsidTr="00E742F2">
                        <w:trPr>
                          <w:jc w:val="center"/>
                        </w:trPr>
                        <w:tc>
                          <w:tcPr>
                            <w:tcW w:w="0" w:type="auto"/>
                            <w:vMerge/>
                            <w:shd w:val="clear" w:color="auto" w:fill="auto"/>
                            <w:vAlign w:val="center"/>
                          </w:tcPr>
                          <w:p w14:paraId="71B17944" w14:textId="77777777" w:rsidR="008E6416" w:rsidRPr="004C34EF" w:rsidRDefault="008E6416" w:rsidP="007714E6">
                            <w:pPr>
                              <w:pStyle w:val="tablecolsubhead"/>
                              <w:rPr>
                                <w:sz w:val="16"/>
                                <w:szCs w:val="16"/>
                                <w:lang w:eastAsia="pt-BR"/>
                              </w:rPr>
                            </w:pPr>
                          </w:p>
                        </w:tc>
                        <w:tc>
                          <w:tcPr>
                            <w:tcW w:w="0" w:type="auto"/>
                            <w:shd w:val="clear" w:color="auto" w:fill="auto"/>
                            <w:vAlign w:val="center"/>
                          </w:tcPr>
                          <w:p w14:paraId="40860B9B" w14:textId="77777777" w:rsidR="008E6416" w:rsidRPr="004C34EF" w:rsidRDefault="008E6416"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8E6416" w:rsidRPr="004C34EF" w:rsidRDefault="008E6416"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8E6416" w:rsidRPr="004C34EF" w:rsidRDefault="008E6416"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8E6416" w:rsidRPr="004C34EF" w:rsidRDefault="008E6416" w:rsidP="007714E6">
                            <w:pPr>
                              <w:pStyle w:val="tablecolsubhead"/>
                              <w:rPr>
                                <w:sz w:val="16"/>
                                <w:szCs w:val="16"/>
                              </w:rPr>
                            </w:pPr>
                            <w:r w:rsidRPr="004C34EF">
                              <w:rPr>
                                <w:sz w:val="16"/>
                                <w:szCs w:val="16"/>
                              </w:rPr>
                              <w:t>Phase 2</w:t>
                            </w:r>
                          </w:p>
                        </w:tc>
                      </w:tr>
                      <w:tr w:rsidR="008E6416" w:rsidRPr="004C34EF" w14:paraId="6AE8E57E" w14:textId="77777777" w:rsidTr="00E742F2">
                        <w:trPr>
                          <w:jc w:val="center"/>
                        </w:trPr>
                        <w:tc>
                          <w:tcPr>
                            <w:tcW w:w="0" w:type="auto"/>
                            <w:shd w:val="clear" w:color="auto" w:fill="auto"/>
                            <w:vAlign w:val="center"/>
                          </w:tcPr>
                          <w:p w14:paraId="616A848E" w14:textId="77777777" w:rsidR="008E6416" w:rsidRPr="004C34EF" w:rsidRDefault="008E6416"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8E6416" w:rsidRPr="004C34EF" w:rsidRDefault="008E6416"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8E6416" w:rsidRPr="004C34EF" w:rsidRDefault="008E6416"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8E6416" w:rsidRPr="004C34EF" w:rsidRDefault="008E6416" w:rsidP="00142259">
                            <w:pPr>
                              <w:pStyle w:val="tablecopy"/>
                              <w:jc w:val="center"/>
                              <w:rPr>
                                <w:lang w:eastAsia="pt-BR"/>
                              </w:rPr>
                            </w:pPr>
                            <w:r w:rsidRPr="004C34EF">
                              <w:rPr>
                                <w:lang w:eastAsia="pt-BR"/>
                              </w:rPr>
                              <w:t>6</w:t>
                            </w:r>
                          </w:p>
                        </w:tc>
                      </w:tr>
                      <w:tr w:rsidR="008E6416" w:rsidRPr="004C34EF" w14:paraId="52948742" w14:textId="77777777" w:rsidTr="00E742F2">
                        <w:trPr>
                          <w:jc w:val="center"/>
                        </w:trPr>
                        <w:tc>
                          <w:tcPr>
                            <w:tcW w:w="0" w:type="auto"/>
                            <w:shd w:val="clear" w:color="auto" w:fill="auto"/>
                            <w:vAlign w:val="center"/>
                          </w:tcPr>
                          <w:p w14:paraId="03B9136E" w14:textId="77777777" w:rsidR="008E6416" w:rsidRPr="004C34EF" w:rsidRDefault="008E6416"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8E6416" w:rsidRPr="004C34EF" w:rsidRDefault="008E6416"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8E6416" w:rsidRPr="004C34EF" w:rsidRDefault="008E6416"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8E6416" w:rsidRPr="004C34EF" w:rsidRDefault="008E6416" w:rsidP="00142259">
                            <w:pPr>
                              <w:pStyle w:val="tablecopy"/>
                              <w:jc w:val="center"/>
                              <w:rPr>
                                <w:lang w:eastAsia="pt-BR"/>
                              </w:rPr>
                            </w:pPr>
                            <w:r w:rsidRPr="004C34EF">
                              <w:rPr>
                                <w:lang w:eastAsia="pt-BR"/>
                              </w:rPr>
                              <w:t>5</w:t>
                            </w:r>
                          </w:p>
                        </w:tc>
                      </w:tr>
                      <w:tr w:rsidR="008E6416" w:rsidRPr="004C34EF" w14:paraId="56AC4064" w14:textId="77777777" w:rsidTr="00E742F2">
                        <w:trPr>
                          <w:jc w:val="center"/>
                        </w:trPr>
                        <w:tc>
                          <w:tcPr>
                            <w:tcW w:w="0" w:type="auto"/>
                            <w:shd w:val="clear" w:color="auto" w:fill="auto"/>
                            <w:vAlign w:val="center"/>
                          </w:tcPr>
                          <w:p w14:paraId="2715C67F" w14:textId="77777777" w:rsidR="008E6416" w:rsidRPr="004C34EF" w:rsidRDefault="008E6416"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8E6416" w:rsidRPr="004C34EF" w:rsidRDefault="008E6416"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8E6416" w:rsidRPr="004C34EF" w:rsidRDefault="008E6416"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8E6416" w:rsidRPr="004C34EF" w:rsidRDefault="008E6416" w:rsidP="00142259">
                            <w:pPr>
                              <w:pStyle w:val="tablecopy"/>
                              <w:jc w:val="center"/>
                              <w:rPr>
                                <w:lang w:eastAsia="pt-BR"/>
                              </w:rPr>
                            </w:pPr>
                            <w:r w:rsidRPr="004C34EF">
                              <w:rPr>
                                <w:lang w:eastAsia="pt-BR"/>
                              </w:rPr>
                              <w:t>4</w:t>
                            </w:r>
                          </w:p>
                        </w:tc>
                      </w:tr>
                      <w:tr w:rsidR="008E6416" w:rsidRPr="004C34EF" w14:paraId="0F78B3BA" w14:textId="77777777" w:rsidTr="00E742F2">
                        <w:trPr>
                          <w:jc w:val="center"/>
                        </w:trPr>
                        <w:tc>
                          <w:tcPr>
                            <w:tcW w:w="0" w:type="auto"/>
                            <w:shd w:val="clear" w:color="auto" w:fill="auto"/>
                            <w:vAlign w:val="center"/>
                          </w:tcPr>
                          <w:p w14:paraId="292F2FDF" w14:textId="77777777" w:rsidR="008E6416" w:rsidRPr="004C34EF" w:rsidRDefault="008E6416"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8E6416" w:rsidRPr="004C34EF" w:rsidRDefault="008E6416"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8E6416" w:rsidRPr="004C34EF" w:rsidRDefault="008E6416"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8E6416" w:rsidRPr="004C34EF" w:rsidRDefault="008E6416"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8E6416" w:rsidRPr="004C34EF" w:rsidRDefault="008E6416" w:rsidP="00142259">
                            <w:pPr>
                              <w:pStyle w:val="tablecopy"/>
                              <w:jc w:val="center"/>
                              <w:rPr>
                                <w:lang w:eastAsia="pt-BR"/>
                              </w:rPr>
                            </w:pPr>
                            <w:r w:rsidRPr="004C34EF">
                              <w:rPr>
                                <w:lang w:eastAsia="pt-BR"/>
                              </w:rPr>
                              <w:t>10</w:t>
                            </w:r>
                          </w:p>
                        </w:tc>
                      </w:tr>
                    </w:tbl>
                    <w:p w14:paraId="24939780" w14:textId="77777777" w:rsidR="008E6416" w:rsidRDefault="008E6416" w:rsidP="0097625C"/>
                  </w:txbxContent>
                </v:textbox>
                <w10:wrap type="square" anchorx="margin"/>
                <w10:anchorlock/>
              </v:shape>
            </w:pict>
          </mc:Fallback>
        </mc:AlternateConten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3F09A3">
        <w:t xml:space="preserve">Table </w:t>
      </w:r>
      <w:r w:rsidR="003F09A3">
        <w:rPr>
          <w:noProof/>
        </w:rPr>
        <w:t>3</w:t>
      </w:r>
      <w:r w:rsidR="0097625C" w:rsidRPr="00357912">
        <w:rPr>
          <w:lang w:eastAsia="pt-BR"/>
        </w:rPr>
        <w:fldChar w:fldCharType="end"/>
      </w:r>
      <w:r w:rsidR="0097625C" w:rsidRPr="00357912">
        <w:rPr>
          <w:lang w:eastAsia="pt-BR"/>
        </w:rPr>
        <w:t xml:space="preserve"> presents </w:t>
      </w:r>
      <w:r w:rsidR="003E4DB9" w:rsidRPr="00357912">
        <w:rPr>
          <w:lang w:eastAsia="pt-BR"/>
        </w:rPr>
        <w:t xml:space="preserve">the </w:t>
      </w:r>
      <w:r w:rsidR="0097625C" w:rsidRPr="00357912">
        <w:rPr>
          <w:lang w:eastAsia="pt-BR"/>
        </w:rPr>
        <w:t xml:space="preserve">time spent </w:t>
      </w:r>
      <w:r w:rsidR="003E4DB9" w:rsidRPr="00357912">
        <w:rPr>
          <w:lang w:eastAsia="pt-BR"/>
        </w:rPr>
        <w:t>by</w:t>
      </w:r>
      <w:r w:rsidR="0097625C" w:rsidRPr="00357912">
        <w:rPr>
          <w:lang w:eastAsia="pt-BR"/>
        </w:rPr>
        <w:t xml:space="preserve"> each subject to answer each question </w:t>
      </w:r>
      <w:r w:rsidR="00C70133" w:rsidRPr="00357912">
        <w:rPr>
          <w:lang w:eastAsia="pt-BR"/>
        </w:rPr>
        <w:t>in</w:t>
      </w:r>
      <w:r w:rsidR="0097625C" w:rsidRPr="00357912">
        <w:rPr>
          <w:lang w:eastAsia="pt-BR"/>
        </w:rPr>
        <w:t xml:space="preserve"> both scenarios </w:t>
      </w:r>
      <w:r w:rsidR="00C70133" w:rsidRPr="00357912">
        <w:rPr>
          <w:lang w:eastAsia="pt-BR"/>
        </w:rPr>
        <w:t>and both</w:t>
      </w:r>
      <w:r w:rsidR="0097625C" w:rsidRPr="00357912">
        <w:rPr>
          <w:lang w:eastAsia="pt-BR"/>
        </w:rPr>
        <w:t xml:space="preserve"> phases. It is possible to notice, by looking at </w: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3F09A3">
        <w:t xml:space="preserve">Table </w:t>
      </w:r>
      <w:r w:rsidR="003F09A3">
        <w:rPr>
          <w:noProof/>
        </w:rPr>
        <w:t>3</w:t>
      </w:r>
      <w:r w:rsidR="0097625C" w:rsidRPr="00357912">
        <w:rPr>
          <w:lang w:eastAsia="pt-BR"/>
        </w:rPr>
        <w:fldChar w:fldCharType="end"/>
      </w:r>
      <w:r w:rsidR="0097625C" w:rsidRPr="00357912">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597FE115" w14:textId="77777777" w:rsidR="0097625C" w:rsidRPr="00357912" w:rsidRDefault="0097625C" w:rsidP="0097625C">
      <w:pPr>
        <w:pStyle w:val="EstiloRecuodecorpodetextoPrimeiralinha0cmDepoisde"/>
        <w:rPr>
          <w:lang w:eastAsia="pt-BR"/>
        </w:rPr>
      </w:pPr>
      <w:r w:rsidRPr="00357912">
        <w:rPr>
          <w:lang w:eastAsia="pt-BR"/>
        </w:rPr>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19EAC46A" w14:textId="2AD222B8" w:rsidR="0097625C" w:rsidRPr="00357912" w:rsidRDefault="0097625C" w:rsidP="0097625C">
      <w:pPr>
        <w:pStyle w:val="EstiloRecuodecorpodetextoPrimeiralinha0cmDepoisde"/>
        <w:rPr>
          <w:lang w:eastAsia="pt-BR"/>
        </w:rPr>
      </w:pPr>
      <w:r w:rsidRPr="00357912">
        <w:rPr>
          <w:lang w:eastAsia="pt-BR"/>
        </w:rPr>
        <w:t xml:space="preserve">The subjects also </w:t>
      </w:r>
      <w:r w:rsidR="00357912" w:rsidRPr="00357912">
        <w:rPr>
          <w:lang w:eastAsia="pt-BR"/>
        </w:rPr>
        <w:t>answered a</w:t>
      </w:r>
      <w:r w:rsidR="0009194E">
        <w:rPr>
          <w:lang w:eastAsia="pt-BR"/>
        </w:rPr>
        <w:t>n exit</w:t>
      </w:r>
      <w:r w:rsidR="00357912" w:rsidRPr="00357912">
        <w:rPr>
          <w:lang w:eastAsia="pt-BR"/>
        </w:rPr>
        <w:t xml:space="preserve"> questionn</w:t>
      </w:r>
      <w:r w:rsidR="00357912">
        <w:rPr>
          <w:lang w:eastAsia="pt-BR"/>
        </w:rPr>
        <w:t>a</w:t>
      </w:r>
      <w:r w:rsidR="00357912" w:rsidRPr="00357912">
        <w:rPr>
          <w:lang w:eastAsia="pt-BR"/>
        </w:rPr>
        <w:t>ire</w:t>
      </w:r>
      <w:r w:rsidRPr="00357912">
        <w:rPr>
          <w:lang w:eastAsia="pt-BR"/>
        </w:rPr>
        <w:t xml:space="preserve">. All subjects found easy to interact with DyeVC, to identify related repositories, and to use the operations </w:t>
      </w:r>
      <w:r w:rsidR="0009194E">
        <w:rPr>
          <w:lang w:eastAsia="pt-BR"/>
        </w:rPr>
        <w:t>available</w:t>
      </w:r>
      <w:r w:rsidRPr="00357912">
        <w:rPr>
          <w:lang w:eastAsia="pt-BR"/>
        </w:rPr>
        <w:t xml:space="preserve">. They consensually elected the topology visualization as the most helpful visualization in DyeVC. In addition, by using </w:t>
      </w:r>
      <w:r w:rsidR="00E2511E">
        <w:rPr>
          <w:lang w:eastAsia="pt-BR"/>
        </w:rPr>
        <w:t xml:space="preserve">the </w:t>
      </w:r>
      <w:r w:rsidRPr="00357912">
        <w:rPr>
          <w:lang w:eastAsia="pt-BR"/>
        </w:rPr>
        <w:t>Product Reaction Cards</w:t>
      </w:r>
      <w:r w:rsidR="00C001E1">
        <w:rPr>
          <w:rStyle w:val="Refdenotaderodap"/>
          <w:lang w:eastAsia="pt-BR"/>
        </w:rPr>
        <w:footnoteReference w:id="5"/>
      </w:r>
      <w:r w:rsidRPr="00357912">
        <w:rPr>
          <w:lang w:eastAsia="pt-BR"/>
        </w:rPr>
        <w:t>, 3 out of the 4 subjects stated that DyeVC is helpful and easy to use.</w:t>
      </w:r>
    </w:p>
    <w:p w14:paraId="5E7DCB8E" w14:textId="0D796B7D" w:rsidR="0097625C" w:rsidRPr="00357912" w:rsidRDefault="00AD6C8E" w:rsidP="0097625C">
      <w:pPr>
        <w:pStyle w:val="Ttulo2"/>
        <w:rPr>
          <w:lang w:eastAsia="pt-BR"/>
        </w:rPr>
      </w:pPr>
      <w:r>
        <w:rPr>
          <w:lang w:eastAsia="pt-BR"/>
        </w:rPr>
        <w:t>Performance Study</w:t>
      </w:r>
    </w:p>
    <w:p w14:paraId="1AF6F781" w14:textId="52E56577"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DyeVC operations. We used projects of different sizes and hosted in different Git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3F09A3">
        <w:t xml:space="preserve">Table </w:t>
      </w:r>
      <w:r w:rsidR="003F09A3">
        <w:rPr>
          <w:noProof/>
        </w:rPr>
        <w:t>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w:t>
      </w:r>
      <w:r w:rsidRPr="00357912">
        <w:rPr>
          <w:lang w:eastAsia="pt-BR"/>
        </w:rPr>
        <w:lastRenderedPageBreak/>
        <w:t xml:space="preserve">Core Duo CPU at 2.53 GHz, with 4GB RAM running Windows 8.1 Professional 64 bits, connected to the internet at 35 Mbit/s. </w:t>
      </w:r>
    </w:p>
    <w:p w14:paraId="0F81DF71" w14:textId="1B509176"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3F09A3">
        <w:rPr>
          <w:lang w:eastAsia="pt-BR"/>
        </w:rPr>
        <w:t>Algorithm 1</w:t>
      </w:r>
      <w:r w:rsidR="007F4DD8" w:rsidRPr="00357912">
        <w:rPr>
          <w:lang w:eastAsia="pt-BR"/>
        </w:rPr>
        <w:fldChar w:fldCharType="end"/>
      </w:r>
      <w:r w:rsidRPr="00357912">
        <w:rPr>
          <w:lang w:eastAsia="pt-BR"/>
        </w:rPr>
        <w:t>.</w:t>
      </w:r>
    </w:p>
    <w:p w14:paraId="0465A1C9" w14:textId="5BDA354A" w:rsidR="0097625C" w:rsidRPr="00357912" w:rsidRDefault="00B17B51"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35712" behindDoc="0" locked="1" layoutInCell="1" allowOverlap="1" wp14:anchorId="0BCF5FBF" wp14:editId="7D079A04">
                <wp:simplePos x="0" y="0"/>
                <wp:positionH relativeFrom="margin">
                  <wp:align>center</wp:align>
                </wp:positionH>
                <wp:positionV relativeFrom="margin">
                  <wp:align>top</wp:align>
                </wp:positionV>
                <wp:extent cx="6400800" cy="2745740"/>
                <wp:effectExtent l="0" t="0" r="0" b="0"/>
                <wp:wrapSquare wrapText="bothSides"/>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7457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0D4C04" w14:textId="1C4400CA" w:rsidR="008E6416" w:rsidRDefault="008E6416" w:rsidP="0097625C">
                            <w:pPr>
                              <w:pStyle w:val="Legenda"/>
                            </w:pPr>
                            <w:bookmarkStart w:id="40" w:name="_Ref447918345"/>
                            <w:bookmarkStart w:id="41" w:name="_Ref401688977"/>
                            <w:r>
                              <w:t xml:space="preserve">Table </w:t>
                            </w:r>
                            <w:r w:rsidR="002D27DD">
                              <w:fldChar w:fldCharType="begin"/>
                            </w:r>
                            <w:r w:rsidR="002D27DD">
                              <w:instrText xml:space="preserve"> SEQ Table \* ARABIC </w:instrText>
                            </w:r>
                            <w:r w:rsidR="002D27DD">
                              <w:fldChar w:fldCharType="separate"/>
                            </w:r>
                            <w:r w:rsidR="003F09A3">
                              <w:rPr>
                                <w:noProof/>
                              </w:rPr>
                              <w:t>4</w:t>
                            </w:r>
                            <w:r w:rsidR="002D27DD">
                              <w:rPr>
                                <w:noProof/>
                              </w:rPr>
                              <w:fldChar w:fldCharType="end"/>
                            </w:r>
                            <w:bookmarkEnd w:id="40"/>
                            <w:r>
                              <w:t>.</w:t>
                            </w:r>
                            <w:bookmarkEnd w:id="41"/>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8E6416"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8E6416" w:rsidRPr="003A4647" w:rsidRDefault="008E6416"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8E6416" w:rsidRPr="003A4647" w:rsidRDefault="008E6416"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8E6416" w:rsidRPr="003A4647" w:rsidRDefault="008E6416">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8E6416" w:rsidRPr="003A4647" w:rsidRDefault="008E6416">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8E6416" w:rsidRPr="003A4647" w:rsidRDefault="008E6416">
                                  <w:pPr>
                                    <w:pStyle w:val="tablecolhead"/>
                                    <w:rPr>
                                      <w:rFonts w:eastAsia="Times New Roman"/>
                                      <w:i/>
                                    </w:rPr>
                                  </w:pPr>
                                  <w:r w:rsidRPr="003A4647">
                                    <w:rPr>
                                      <w:rFonts w:eastAsia="Times New Roman"/>
                                      <w:i/>
                                    </w:rPr>
                                    <w:t>Background operations times (s)</w:t>
                                  </w:r>
                                </w:p>
                              </w:tc>
                            </w:tr>
                            <w:tr w:rsidR="008E6416" w:rsidRPr="007D7EAA" w14:paraId="04CD3A04" w14:textId="77777777" w:rsidTr="007D7EAA">
                              <w:trPr>
                                <w:trHeight w:val="298"/>
                                <w:jc w:val="center"/>
                              </w:trPr>
                              <w:tc>
                                <w:tcPr>
                                  <w:tcW w:w="0" w:type="auto"/>
                                  <w:vMerge/>
                                  <w:shd w:val="clear" w:color="auto" w:fill="auto"/>
                                  <w:vAlign w:val="center"/>
                                  <w:hideMark/>
                                </w:tcPr>
                                <w:p w14:paraId="449E3B9C" w14:textId="77777777" w:rsidR="008E6416" w:rsidRPr="003A4647" w:rsidRDefault="008E6416" w:rsidP="007714E6">
                                  <w:pPr>
                                    <w:jc w:val="left"/>
                                    <w:rPr>
                                      <w:b/>
                                      <w:bCs/>
                                      <w:i/>
                                      <w:sz w:val="16"/>
                                      <w:szCs w:val="16"/>
                                    </w:rPr>
                                  </w:pPr>
                                </w:p>
                              </w:tc>
                              <w:tc>
                                <w:tcPr>
                                  <w:tcW w:w="0" w:type="auto"/>
                                  <w:vMerge/>
                                  <w:shd w:val="clear" w:color="auto" w:fill="auto"/>
                                  <w:vAlign w:val="center"/>
                                  <w:hideMark/>
                                </w:tcPr>
                                <w:p w14:paraId="0561B85A" w14:textId="77777777" w:rsidR="008E6416" w:rsidRPr="003A4647" w:rsidRDefault="008E6416" w:rsidP="007714E6">
                                  <w:pPr>
                                    <w:jc w:val="left"/>
                                    <w:rPr>
                                      <w:b/>
                                      <w:bCs/>
                                      <w:i/>
                                      <w:sz w:val="16"/>
                                      <w:szCs w:val="16"/>
                                    </w:rPr>
                                  </w:pPr>
                                </w:p>
                              </w:tc>
                              <w:tc>
                                <w:tcPr>
                                  <w:tcW w:w="0" w:type="auto"/>
                                  <w:vMerge w:val="restart"/>
                                  <w:shd w:val="clear" w:color="auto" w:fill="auto"/>
                                  <w:noWrap/>
                                  <w:vAlign w:val="center"/>
                                  <w:hideMark/>
                                </w:tcPr>
                                <w:p w14:paraId="10E9FEA9" w14:textId="77777777" w:rsidR="008E6416" w:rsidRPr="003A4647" w:rsidRDefault="008E6416">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8E6416" w:rsidRPr="003A4647" w:rsidRDefault="008E6416">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8E6416" w:rsidRPr="003A4647" w:rsidRDefault="008E6416">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8E6416" w:rsidRPr="003A4647" w:rsidRDefault="008E6416">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8E6416" w:rsidRPr="003A4647" w:rsidRDefault="008E6416">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8E6416" w:rsidRPr="003A4647" w:rsidRDefault="008E6416">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8E6416" w:rsidRPr="003A4647" w:rsidRDefault="008E6416">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8E6416" w:rsidRPr="003A4647" w:rsidRDefault="008E6416">
                                  <w:pPr>
                                    <w:pStyle w:val="tablecolsubhead"/>
                                    <w:rPr>
                                      <w:rFonts w:eastAsia="Times New Roman"/>
                                      <w:sz w:val="16"/>
                                      <w:szCs w:val="16"/>
                                    </w:rPr>
                                  </w:pPr>
                                  <w:r w:rsidRPr="003A4647">
                                    <w:rPr>
                                      <w:rFonts w:eastAsia="Times New Roman"/>
                                      <w:sz w:val="16"/>
                                      <w:szCs w:val="16"/>
                                    </w:rPr>
                                    <w:t>Check</w:t>
                                  </w:r>
                                </w:p>
                                <w:p w14:paraId="2E218D96" w14:textId="77777777" w:rsidR="008E6416" w:rsidRPr="003A4647" w:rsidRDefault="008E6416">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8E6416" w:rsidRPr="003A4647" w:rsidRDefault="008E6416">
                                  <w:pPr>
                                    <w:pStyle w:val="tablecolsubhead"/>
                                    <w:rPr>
                                      <w:rFonts w:eastAsia="Times New Roman"/>
                                      <w:sz w:val="16"/>
                                      <w:szCs w:val="16"/>
                                    </w:rPr>
                                  </w:pPr>
                                  <w:r w:rsidRPr="003A4647">
                                    <w:rPr>
                                      <w:rFonts w:eastAsia="Times New Roman"/>
                                      <w:sz w:val="16"/>
                                      <w:szCs w:val="16"/>
                                    </w:rPr>
                                    <w:t>Update</w:t>
                                  </w:r>
                                </w:p>
                                <w:p w14:paraId="64289AF3" w14:textId="77777777" w:rsidR="008E6416" w:rsidRPr="003A4647" w:rsidRDefault="008E6416">
                                  <w:pPr>
                                    <w:pStyle w:val="tablecolsubhead"/>
                                    <w:rPr>
                                      <w:rFonts w:eastAsia="Times New Roman"/>
                                      <w:sz w:val="16"/>
                                      <w:szCs w:val="16"/>
                                    </w:rPr>
                                  </w:pPr>
                                  <w:r w:rsidRPr="003A4647">
                                    <w:rPr>
                                      <w:rFonts w:eastAsia="Times New Roman"/>
                                      <w:sz w:val="16"/>
                                      <w:szCs w:val="16"/>
                                    </w:rPr>
                                    <w:t>Topology</w:t>
                                  </w:r>
                                </w:p>
                              </w:tc>
                            </w:tr>
                            <w:tr w:rsidR="008E6416" w:rsidRPr="007D7EAA" w14:paraId="760038EF" w14:textId="77777777" w:rsidTr="007D7EAA">
                              <w:trPr>
                                <w:trHeight w:val="298"/>
                                <w:jc w:val="center"/>
                              </w:trPr>
                              <w:tc>
                                <w:tcPr>
                                  <w:tcW w:w="0" w:type="auto"/>
                                  <w:vMerge/>
                                  <w:shd w:val="clear" w:color="auto" w:fill="auto"/>
                                  <w:vAlign w:val="center"/>
                                  <w:hideMark/>
                                </w:tcPr>
                                <w:p w14:paraId="503767D8" w14:textId="77777777" w:rsidR="008E6416" w:rsidRPr="007D7EAA" w:rsidRDefault="008E6416" w:rsidP="007714E6">
                                  <w:pPr>
                                    <w:jc w:val="left"/>
                                    <w:rPr>
                                      <w:b/>
                                      <w:bCs/>
                                      <w:sz w:val="16"/>
                                      <w:szCs w:val="16"/>
                                    </w:rPr>
                                  </w:pPr>
                                </w:p>
                              </w:tc>
                              <w:tc>
                                <w:tcPr>
                                  <w:tcW w:w="0" w:type="auto"/>
                                  <w:vMerge/>
                                  <w:shd w:val="clear" w:color="auto" w:fill="auto"/>
                                  <w:vAlign w:val="center"/>
                                  <w:hideMark/>
                                </w:tcPr>
                                <w:p w14:paraId="7897B2BD" w14:textId="77777777" w:rsidR="008E6416" w:rsidRPr="007D7EAA" w:rsidRDefault="008E6416" w:rsidP="007714E6">
                                  <w:pPr>
                                    <w:jc w:val="left"/>
                                    <w:rPr>
                                      <w:b/>
                                      <w:bCs/>
                                      <w:sz w:val="16"/>
                                      <w:szCs w:val="16"/>
                                    </w:rPr>
                                  </w:pPr>
                                </w:p>
                              </w:tc>
                              <w:tc>
                                <w:tcPr>
                                  <w:tcW w:w="0" w:type="auto"/>
                                  <w:vMerge/>
                                  <w:shd w:val="clear" w:color="auto" w:fill="auto"/>
                                  <w:vAlign w:val="center"/>
                                  <w:hideMark/>
                                </w:tcPr>
                                <w:p w14:paraId="6EB104BA"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180F4E61"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1E3EADFE" w14:textId="77777777" w:rsidR="008E6416" w:rsidRPr="007D7EAA" w:rsidRDefault="008E6416" w:rsidP="007714E6">
                                  <w:pPr>
                                    <w:jc w:val="left"/>
                                    <w:rPr>
                                      <w:b/>
                                      <w:bCs/>
                                      <w:i/>
                                      <w:iCs/>
                                      <w:sz w:val="16"/>
                                      <w:szCs w:val="16"/>
                                    </w:rPr>
                                  </w:pPr>
                                </w:p>
                              </w:tc>
                              <w:tc>
                                <w:tcPr>
                                  <w:tcW w:w="0" w:type="auto"/>
                                  <w:shd w:val="clear" w:color="auto" w:fill="auto"/>
                                  <w:vAlign w:val="center"/>
                                  <w:hideMark/>
                                </w:tcPr>
                                <w:p w14:paraId="65A59913" w14:textId="77777777" w:rsidR="008E6416" w:rsidRPr="007D7EAA" w:rsidRDefault="008E6416">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8E6416" w:rsidRPr="007D7EAA" w:rsidRDefault="008E6416"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8E6416" w:rsidRPr="007D7EAA" w:rsidRDefault="008E6416">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71D14E5E"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05B84FCF"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0ADA5BCB" w14:textId="77777777" w:rsidR="008E6416" w:rsidRPr="007D7EAA" w:rsidRDefault="008E6416" w:rsidP="007714E6">
                                  <w:pPr>
                                    <w:jc w:val="left"/>
                                    <w:rPr>
                                      <w:b/>
                                      <w:bCs/>
                                      <w:i/>
                                      <w:iCs/>
                                      <w:sz w:val="16"/>
                                      <w:szCs w:val="16"/>
                                    </w:rPr>
                                  </w:pPr>
                                </w:p>
                              </w:tc>
                            </w:tr>
                            <w:tr w:rsidR="008E6416" w:rsidRPr="007D7EAA" w14:paraId="0D5E593D" w14:textId="77777777" w:rsidTr="007D7EAA">
                              <w:trPr>
                                <w:trHeight w:val="63"/>
                                <w:jc w:val="center"/>
                              </w:trPr>
                              <w:tc>
                                <w:tcPr>
                                  <w:tcW w:w="0" w:type="auto"/>
                                  <w:shd w:val="clear" w:color="auto" w:fill="auto"/>
                                  <w:noWrap/>
                                  <w:vAlign w:val="center"/>
                                  <w:hideMark/>
                                </w:tcPr>
                                <w:p w14:paraId="01951FE4" w14:textId="77777777" w:rsidR="008E6416" w:rsidRPr="007D7EAA" w:rsidRDefault="008E6416">
                                  <w:pPr>
                                    <w:rPr>
                                      <w:bCs/>
                                      <w:sz w:val="16"/>
                                      <w:szCs w:val="16"/>
                                    </w:rPr>
                                  </w:pPr>
                                  <w:r w:rsidRPr="007D7EAA">
                                    <w:rPr>
                                      <w:bCs/>
                                      <w:sz w:val="16"/>
                                      <w:szCs w:val="16"/>
                                    </w:rPr>
                                    <w:t>DyeVC</w:t>
                                  </w:r>
                                </w:p>
                              </w:tc>
                              <w:tc>
                                <w:tcPr>
                                  <w:tcW w:w="0" w:type="auto"/>
                                  <w:shd w:val="clear" w:color="auto" w:fill="auto"/>
                                  <w:vAlign w:val="center"/>
                                  <w:hideMark/>
                                </w:tcPr>
                                <w:p w14:paraId="50F51311"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64E95794" w14:textId="77777777" w:rsidR="008E6416" w:rsidRPr="007D7EAA" w:rsidRDefault="008E6416"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8E6416" w:rsidRPr="007D7EAA" w:rsidRDefault="008E6416"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8E6416" w:rsidRPr="007D7EAA" w:rsidRDefault="008E6416"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8E6416" w:rsidRPr="007D7EAA" w:rsidRDefault="008E6416" w:rsidP="004F097D">
                                  <w:pPr>
                                    <w:jc w:val="center"/>
                                    <w:rPr>
                                      <w:sz w:val="16"/>
                                      <w:szCs w:val="16"/>
                                    </w:rPr>
                                  </w:pPr>
                                  <w:r w:rsidRPr="007D7EAA">
                                    <w:rPr>
                                      <w:sz w:val="16"/>
                                      <w:szCs w:val="16"/>
                                    </w:rPr>
                                    <w:t>3.5</w:t>
                                  </w:r>
                                </w:p>
                              </w:tc>
                              <w:tc>
                                <w:tcPr>
                                  <w:tcW w:w="0" w:type="auto"/>
                                  <w:shd w:val="clear" w:color="auto" w:fill="auto"/>
                                  <w:hideMark/>
                                </w:tcPr>
                                <w:p w14:paraId="027B5905" w14:textId="77777777" w:rsidR="008E6416" w:rsidRPr="007D7EAA" w:rsidRDefault="008E6416"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8E6416" w:rsidRPr="007D7EAA" w:rsidRDefault="008E6416"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8E6416" w:rsidRPr="007D7EAA" w:rsidRDefault="008E6416"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8E6416" w:rsidRPr="007D7EAA" w:rsidRDefault="008E6416"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8E6416" w:rsidRPr="007D7EAA" w:rsidRDefault="008E6416"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8E6416" w:rsidRPr="007D7EAA" w:rsidRDefault="008E6416" w:rsidP="004F097D">
                                  <w:pPr>
                                    <w:jc w:val="center"/>
                                    <w:rPr>
                                      <w:sz w:val="16"/>
                                      <w:szCs w:val="16"/>
                                    </w:rPr>
                                  </w:pPr>
                                  <w:r w:rsidRPr="007D7EAA">
                                    <w:rPr>
                                      <w:sz w:val="16"/>
                                      <w:szCs w:val="16"/>
                                    </w:rPr>
                                    <w:t>4.4</w:t>
                                  </w:r>
                                </w:p>
                              </w:tc>
                            </w:tr>
                            <w:tr w:rsidR="008E6416" w:rsidRPr="007D7EAA" w14:paraId="062B7AB6" w14:textId="77777777" w:rsidTr="007D7EAA">
                              <w:trPr>
                                <w:trHeight w:val="151"/>
                                <w:jc w:val="center"/>
                              </w:trPr>
                              <w:tc>
                                <w:tcPr>
                                  <w:tcW w:w="0" w:type="auto"/>
                                  <w:shd w:val="clear" w:color="auto" w:fill="auto"/>
                                  <w:noWrap/>
                                  <w:vAlign w:val="center"/>
                                  <w:hideMark/>
                                </w:tcPr>
                                <w:p w14:paraId="77924309" w14:textId="77777777" w:rsidR="008E6416" w:rsidRPr="007D7EAA" w:rsidRDefault="008E6416">
                                  <w:pPr>
                                    <w:rPr>
                                      <w:bCs/>
                                      <w:sz w:val="16"/>
                                      <w:szCs w:val="16"/>
                                    </w:rPr>
                                  </w:pPr>
                                  <w:r w:rsidRPr="007D7EAA">
                                    <w:rPr>
                                      <w:bCs/>
                                      <w:sz w:val="16"/>
                                      <w:szCs w:val="16"/>
                                    </w:rPr>
                                    <w:t>SAPOS</w:t>
                                  </w:r>
                                </w:p>
                              </w:tc>
                              <w:tc>
                                <w:tcPr>
                                  <w:tcW w:w="0" w:type="auto"/>
                                  <w:shd w:val="clear" w:color="auto" w:fill="auto"/>
                                  <w:vAlign w:val="center"/>
                                  <w:hideMark/>
                                </w:tcPr>
                                <w:p w14:paraId="4122B438"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6B689D3C" w14:textId="77777777" w:rsidR="008E6416" w:rsidRPr="007D7EAA" w:rsidRDefault="008E6416"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8E6416" w:rsidRPr="007D7EAA" w:rsidRDefault="008E6416"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8E6416" w:rsidRPr="007D7EAA" w:rsidRDefault="008E6416"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8E6416" w:rsidRPr="007D7EAA" w:rsidRDefault="008E6416" w:rsidP="004F097D">
                                  <w:pPr>
                                    <w:jc w:val="center"/>
                                    <w:rPr>
                                      <w:sz w:val="16"/>
                                      <w:szCs w:val="16"/>
                                    </w:rPr>
                                  </w:pPr>
                                  <w:r w:rsidRPr="007D7EAA">
                                    <w:rPr>
                                      <w:sz w:val="16"/>
                                      <w:szCs w:val="16"/>
                                    </w:rPr>
                                    <w:t>5.6</w:t>
                                  </w:r>
                                </w:p>
                              </w:tc>
                              <w:tc>
                                <w:tcPr>
                                  <w:tcW w:w="0" w:type="auto"/>
                                  <w:shd w:val="clear" w:color="auto" w:fill="auto"/>
                                  <w:hideMark/>
                                </w:tcPr>
                                <w:p w14:paraId="79EA19B6" w14:textId="77777777" w:rsidR="008E6416" w:rsidRPr="007D7EAA" w:rsidRDefault="008E6416"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8E6416" w:rsidRPr="007D7EAA" w:rsidRDefault="008E6416"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8E6416" w:rsidRPr="007D7EAA" w:rsidRDefault="008E6416"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8E6416" w:rsidRPr="007D7EAA" w:rsidRDefault="008E6416"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8E6416" w:rsidRPr="007D7EAA" w:rsidRDefault="008E6416"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8E6416" w:rsidRPr="007D7EAA" w:rsidRDefault="008E6416" w:rsidP="004F097D">
                                  <w:pPr>
                                    <w:jc w:val="center"/>
                                    <w:rPr>
                                      <w:sz w:val="16"/>
                                      <w:szCs w:val="16"/>
                                    </w:rPr>
                                  </w:pPr>
                                  <w:r w:rsidRPr="007D7EAA">
                                    <w:rPr>
                                      <w:sz w:val="16"/>
                                      <w:szCs w:val="16"/>
                                    </w:rPr>
                                    <w:t>5.2</w:t>
                                  </w:r>
                                </w:p>
                              </w:tc>
                            </w:tr>
                            <w:tr w:rsidR="008E6416" w:rsidRPr="007D7EAA" w14:paraId="6E409ECE" w14:textId="77777777" w:rsidTr="007D7EAA">
                              <w:trPr>
                                <w:trHeight w:val="97"/>
                                <w:jc w:val="center"/>
                              </w:trPr>
                              <w:tc>
                                <w:tcPr>
                                  <w:tcW w:w="0" w:type="auto"/>
                                  <w:shd w:val="clear" w:color="auto" w:fill="auto"/>
                                  <w:noWrap/>
                                  <w:vAlign w:val="center"/>
                                  <w:hideMark/>
                                </w:tcPr>
                                <w:p w14:paraId="4D0F5A34" w14:textId="77777777" w:rsidR="008E6416" w:rsidRPr="007D7EAA" w:rsidRDefault="008E6416">
                                  <w:pPr>
                                    <w:rPr>
                                      <w:bCs/>
                                      <w:sz w:val="16"/>
                                      <w:szCs w:val="16"/>
                                    </w:rPr>
                                  </w:pPr>
                                  <w:r w:rsidRPr="007D7EAA">
                                    <w:rPr>
                                      <w:bCs/>
                                      <w:sz w:val="16"/>
                                      <w:szCs w:val="16"/>
                                    </w:rPr>
                                    <w:t>jgit</w:t>
                                  </w:r>
                                </w:p>
                              </w:tc>
                              <w:tc>
                                <w:tcPr>
                                  <w:tcW w:w="0" w:type="auto"/>
                                  <w:shd w:val="clear" w:color="auto" w:fill="auto"/>
                                  <w:vAlign w:val="center"/>
                                  <w:hideMark/>
                                </w:tcPr>
                                <w:p w14:paraId="61045EAC" w14:textId="77777777" w:rsidR="008E6416" w:rsidRPr="007D7EAA" w:rsidRDefault="008E6416">
                                  <w:pPr>
                                    <w:rPr>
                                      <w:sz w:val="16"/>
                                      <w:szCs w:val="16"/>
                                    </w:rPr>
                                  </w:pPr>
                                  <w:r w:rsidRPr="007D7EAA">
                                    <w:rPr>
                                      <w:sz w:val="16"/>
                                      <w:szCs w:val="16"/>
                                    </w:rPr>
                                    <w:t>eclipse.org</w:t>
                                  </w:r>
                                </w:p>
                              </w:tc>
                              <w:tc>
                                <w:tcPr>
                                  <w:tcW w:w="0" w:type="auto"/>
                                  <w:shd w:val="clear" w:color="auto" w:fill="auto"/>
                                  <w:noWrap/>
                                  <w:vAlign w:val="center"/>
                                  <w:hideMark/>
                                </w:tcPr>
                                <w:p w14:paraId="7FB0C7E5" w14:textId="77777777" w:rsidR="008E6416" w:rsidRPr="007D7EAA" w:rsidRDefault="008E6416"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8E6416" w:rsidRPr="007D7EAA" w:rsidRDefault="008E6416"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8E6416" w:rsidRPr="007D7EAA" w:rsidRDefault="008E6416"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8E6416" w:rsidRPr="007D7EAA" w:rsidRDefault="008E6416" w:rsidP="004F097D">
                                  <w:pPr>
                                    <w:jc w:val="center"/>
                                    <w:rPr>
                                      <w:sz w:val="16"/>
                                      <w:szCs w:val="16"/>
                                    </w:rPr>
                                  </w:pPr>
                                  <w:r w:rsidRPr="007D7EAA">
                                    <w:rPr>
                                      <w:sz w:val="16"/>
                                      <w:szCs w:val="16"/>
                                    </w:rPr>
                                    <w:t>18.4</w:t>
                                  </w:r>
                                </w:p>
                              </w:tc>
                              <w:tc>
                                <w:tcPr>
                                  <w:tcW w:w="0" w:type="auto"/>
                                  <w:shd w:val="clear" w:color="auto" w:fill="auto"/>
                                  <w:hideMark/>
                                </w:tcPr>
                                <w:p w14:paraId="34C9B21A" w14:textId="77777777" w:rsidR="008E6416" w:rsidRPr="007D7EAA" w:rsidRDefault="008E6416"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8E6416" w:rsidRPr="007D7EAA" w:rsidRDefault="008E6416"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8E6416" w:rsidRPr="007D7EAA" w:rsidRDefault="008E6416"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8E6416" w:rsidRPr="007D7EAA" w:rsidRDefault="008E6416"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8E6416" w:rsidRPr="007D7EAA" w:rsidRDefault="008E6416"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8E6416" w:rsidRPr="007D7EAA" w:rsidRDefault="008E6416" w:rsidP="004F097D">
                                  <w:pPr>
                                    <w:jc w:val="center"/>
                                    <w:rPr>
                                      <w:sz w:val="16"/>
                                      <w:szCs w:val="16"/>
                                    </w:rPr>
                                  </w:pPr>
                                  <w:r w:rsidRPr="007D7EAA">
                                    <w:rPr>
                                      <w:sz w:val="16"/>
                                      <w:szCs w:val="16"/>
                                    </w:rPr>
                                    <w:t>6.8</w:t>
                                  </w:r>
                                </w:p>
                              </w:tc>
                            </w:tr>
                            <w:tr w:rsidR="008E6416" w:rsidRPr="007D7EAA" w14:paraId="2D96E7EE" w14:textId="77777777" w:rsidTr="007D7EAA">
                              <w:trPr>
                                <w:trHeight w:val="50"/>
                                <w:jc w:val="center"/>
                              </w:trPr>
                              <w:tc>
                                <w:tcPr>
                                  <w:tcW w:w="0" w:type="auto"/>
                                  <w:shd w:val="clear" w:color="auto" w:fill="auto"/>
                                  <w:noWrap/>
                                  <w:vAlign w:val="center"/>
                                  <w:hideMark/>
                                </w:tcPr>
                                <w:p w14:paraId="40192E8F" w14:textId="77777777" w:rsidR="008E6416" w:rsidRPr="007D7EAA" w:rsidRDefault="008E6416">
                                  <w:pPr>
                                    <w:rPr>
                                      <w:bCs/>
                                      <w:sz w:val="16"/>
                                      <w:szCs w:val="16"/>
                                    </w:rPr>
                                  </w:pPr>
                                  <w:r w:rsidRPr="007D7EAA">
                                    <w:rPr>
                                      <w:bCs/>
                                      <w:sz w:val="16"/>
                                      <w:szCs w:val="16"/>
                                    </w:rPr>
                                    <w:t>egit</w:t>
                                  </w:r>
                                </w:p>
                              </w:tc>
                              <w:tc>
                                <w:tcPr>
                                  <w:tcW w:w="0" w:type="auto"/>
                                  <w:shd w:val="clear" w:color="auto" w:fill="auto"/>
                                  <w:vAlign w:val="center"/>
                                  <w:hideMark/>
                                </w:tcPr>
                                <w:p w14:paraId="211C092E" w14:textId="77777777" w:rsidR="008E6416" w:rsidRPr="007D7EAA" w:rsidRDefault="008E6416">
                                  <w:pPr>
                                    <w:rPr>
                                      <w:sz w:val="16"/>
                                      <w:szCs w:val="16"/>
                                    </w:rPr>
                                  </w:pPr>
                                  <w:r w:rsidRPr="007D7EAA">
                                    <w:rPr>
                                      <w:sz w:val="16"/>
                                      <w:szCs w:val="16"/>
                                    </w:rPr>
                                    <w:t>eclipse.org</w:t>
                                  </w:r>
                                </w:p>
                              </w:tc>
                              <w:tc>
                                <w:tcPr>
                                  <w:tcW w:w="0" w:type="auto"/>
                                  <w:shd w:val="clear" w:color="auto" w:fill="auto"/>
                                  <w:noWrap/>
                                  <w:vAlign w:val="center"/>
                                  <w:hideMark/>
                                </w:tcPr>
                                <w:p w14:paraId="4B98EC66" w14:textId="77777777" w:rsidR="008E6416" w:rsidRPr="007D7EAA" w:rsidRDefault="008E6416"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8E6416" w:rsidRPr="007D7EAA" w:rsidRDefault="008E6416"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8E6416" w:rsidRPr="007D7EAA" w:rsidRDefault="008E6416"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8E6416" w:rsidRPr="007D7EAA" w:rsidRDefault="008E6416" w:rsidP="004F097D">
                                  <w:pPr>
                                    <w:jc w:val="center"/>
                                    <w:rPr>
                                      <w:sz w:val="16"/>
                                      <w:szCs w:val="16"/>
                                    </w:rPr>
                                  </w:pPr>
                                  <w:r w:rsidRPr="007D7EAA">
                                    <w:rPr>
                                      <w:sz w:val="16"/>
                                      <w:szCs w:val="16"/>
                                    </w:rPr>
                                    <w:t>21.3</w:t>
                                  </w:r>
                                </w:p>
                              </w:tc>
                              <w:tc>
                                <w:tcPr>
                                  <w:tcW w:w="0" w:type="auto"/>
                                  <w:shd w:val="clear" w:color="auto" w:fill="auto"/>
                                  <w:hideMark/>
                                </w:tcPr>
                                <w:p w14:paraId="58A9FADD" w14:textId="77777777" w:rsidR="008E6416" w:rsidRPr="007D7EAA" w:rsidRDefault="008E6416"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8E6416" w:rsidRPr="007D7EAA" w:rsidRDefault="008E6416"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8E6416" w:rsidRPr="007D7EAA" w:rsidRDefault="008E6416"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8E6416" w:rsidRPr="007D7EAA" w:rsidRDefault="008E6416"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8E6416" w:rsidRPr="007D7EAA" w:rsidRDefault="008E6416"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8E6416" w:rsidRPr="007D7EAA" w:rsidRDefault="008E6416" w:rsidP="004F097D">
                                  <w:pPr>
                                    <w:jc w:val="center"/>
                                    <w:rPr>
                                      <w:sz w:val="16"/>
                                      <w:szCs w:val="16"/>
                                    </w:rPr>
                                  </w:pPr>
                                  <w:r w:rsidRPr="007D7EAA">
                                    <w:rPr>
                                      <w:sz w:val="16"/>
                                      <w:szCs w:val="16"/>
                                    </w:rPr>
                                    <w:t>7.3</w:t>
                                  </w:r>
                                </w:p>
                              </w:tc>
                            </w:tr>
                            <w:tr w:rsidR="008E6416" w:rsidRPr="007D7EAA" w14:paraId="629194D5" w14:textId="77777777" w:rsidTr="007D7EAA">
                              <w:trPr>
                                <w:trHeight w:val="50"/>
                                <w:jc w:val="center"/>
                              </w:trPr>
                              <w:tc>
                                <w:tcPr>
                                  <w:tcW w:w="0" w:type="auto"/>
                                  <w:shd w:val="clear" w:color="auto" w:fill="auto"/>
                                  <w:noWrap/>
                                  <w:vAlign w:val="center"/>
                                  <w:hideMark/>
                                </w:tcPr>
                                <w:p w14:paraId="114C5A9F" w14:textId="77777777" w:rsidR="008E6416" w:rsidRPr="007D7EAA" w:rsidRDefault="008E6416">
                                  <w:pPr>
                                    <w:rPr>
                                      <w:bCs/>
                                      <w:sz w:val="16"/>
                                      <w:szCs w:val="16"/>
                                    </w:rPr>
                                  </w:pPr>
                                  <w:r w:rsidRPr="007D7EAA">
                                    <w:rPr>
                                      <w:bCs/>
                                      <w:sz w:val="16"/>
                                      <w:szCs w:val="16"/>
                                    </w:rPr>
                                    <w:t>jquery</w:t>
                                  </w:r>
                                </w:p>
                              </w:tc>
                              <w:tc>
                                <w:tcPr>
                                  <w:tcW w:w="0" w:type="auto"/>
                                  <w:shd w:val="clear" w:color="auto" w:fill="auto"/>
                                  <w:vAlign w:val="center"/>
                                  <w:hideMark/>
                                </w:tcPr>
                                <w:p w14:paraId="393D5257"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008C9F83" w14:textId="77777777" w:rsidR="008E6416" w:rsidRPr="007D7EAA" w:rsidRDefault="008E6416"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8E6416" w:rsidRPr="007D7EAA" w:rsidRDefault="008E6416"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8E6416" w:rsidRPr="007D7EAA" w:rsidRDefault="008E6416"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8E6416" w:rsidRPr="007D7EAA" w:rsidRDefault="008E6416" w:rsidP="004F097D">
                                  <w:pPr>
                                    <w:jc w:val="center"/>
                                    <w:rPr>
                                      <w:sz w:val="16"/>
                                      <w:szCs w:val="16"/>
                                    </w:rPr>
                                  </w:pPr>
                                  <w:r w:rsidRPr="007D7EAA">
                                    <w:rPr>
                                      <w:sz w:val="16"/>
                                      <w:szCs w:val="16"/>
                                    </w:rPr>
                                    <w:t>65.0</w:t>
                                  </w:r>
                                </w:p>
                              </w:tc>
                              <w:tc>
                                <w:tcPr>
                                  <w:tcW w:w="0" w:type="auto"/>
                                  <w:shd w:val="clear" w:color="auto" w:fill="auto"/>
                                  <w:hideMark/>
                                </w:tcPr>
                                <w:p w14:paraId="75138848" w14:textId="77777777" w:rsidR="008E6416" w:rsidRPr="007D7EAA" w:rsidRDefault="008E6416"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8E6416" w:rsidRPr="007D7EAA" w:rsidRDefault="008E6416"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8E6416" w:rsidRPr="007D7EAA" w:rsidRDefault="008E6416"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8E6416" w:rsidRPr="007D7EAA" w:rsidRDefault="008E6416"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8E6416" w:rsidRPr="007D7EAA" w:rsidRDefault="008E6416"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8E6416" w:rsidRPr="007D7EAA" w:rsidRDefault="008E6416" w:rsidP="004F097D">
                                  <w:pPr>
                                    <w:jc w:val="center"/>
                                    <w:rPr>
                                      <w:sz w:val="16"/>
                                      <w:szCs w:val="16"/>
                                    </w:rPr>
                                  </w:pPr>
                                  <w:r w:rsidRPr="007D7EAA">
                                    <w:rPr>
                                      <w:sz w:val="16"/>
                                      <w:szCs w:val="16"/>
                                    </w:rPr>
                                    <w:t>9.4</w:t>
                                  </w:r>
                                </w:p>
                              </w:tc>
                            </w:tr>
                            <w:tr w:rsidR="008E6416" w:rsidRPr="007D7EAA" w14:paraId="38D58D61" w14:textId="77777777" w:rsidTr="007D7EAA">
                              <w:trPr>
                                <w:trHeight w:val="77"/>
                                <w:jc w:val="center"/>
                              </w:trPr>
                              <w:tc>
                                <w:tcPr>
                                  <w:tcW w:w="0" w:type="auto"/>
                                  <w:shd w:val="clear" w:color="auto" w:fill="auto"/>
                                  <w:noWrap/>
                                  <w:vAlign w:val="center"/>
                                  <w:hideMark/>
                                </w:tcPr>
                                <w:p w14:paraId="06079CB4" w14:textId="77777777" w:rsidR="008E6416" w:rsidRPr="007D7EAA" w:rsidRDefault="008E6416">
                                  <w:pPr>
                                    <w:rPr>
                                      <w:bCs/>
                                      <w:sz w:val="16"/>
                                      <w:szCs w:val="16"/>
                                    </w:rPr>
                                  </w:pPr>
                                  <w:r w:rsidRPr="007D7EAA">
                                    <w:rPr>
                                      <w:bCs/>
                                      <w:sz w:val="16"/>
                                      <w:szCs w:val="16"/>
                                    </w:rPr>
                                    <w:t>Tortoise Git</w:t>
                                  </w:r>
                                </w:p>
                              </w:tc>
                              <w:tc>
                                <w:tcPr>
                                  <w:tcW w:w="0" w:type="auto"/>
                                  <w:shd w:val="clear" w:color="auto" w:fill="auto"/>
                                  <w:vAlign w:val="center"/>
                                  <w:hideMark/>
                                </w:tcPr>
                                <w:p w14:paraId="6D135963" w14:textId="77777777" w:rsidR="008E6416" w:rsidRPr="007D7EAA" w:rsidRDefault="008E6416">
                                  <w:pPr>
                                    <w:rPr>
                                      <w:sz w:val="16"/>
                                      <w:szCs w:val="16"/>
                                    </w:rPr>
                                  </w:pPr>
                                  <w:r w:rsidRPr="007D7EAA">
                                    <w:rPr>
                                      <w:sz w:val="16"/>
                                      <w:szCs w:val="16"/>
                                    </w:rPr>
                                    <w:t>code.google.com</w:t>
                                  </w:r>
                                </w:p>
                              </w:tc>
                              <w:tc>
                                <w:tcPr>
                                  <w:tcW w:w="0" w:type="auto"/>
                                  <w:shd w:val="clear" w:color="auto" w:fill="auto"/>
                                  <w:noWrap/>
                                  <w:vAlign w:val="center"/>
                                  <w:hideMark/>
                                </w:tcPr>
                                <w:p w14:paraId="1A592D6B" w14:textId="77777777" w:rsidR="008E6416" w:rsidRPr="007D7EAA" w:rsidRDefault="008E6416"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8E6416" w:rsidRPr="007D7EAA" w:rsidRDefault="008E6416"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8E6416" w:rsidRPr="007D7EAA" w:rsidRDefault="008E6416"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8E6416" w:rsidRPr="007D7EAA" w:rsidRDefault="008E6416" w:rsidP="004F097D">
                                  <w:pPr>
                                    <w:jc w:val="center"/>
                                    <w:rPr>
                                      <w:sz w:val="16"/>
                                      <w:szCs w:val="16"/>
                                    </w:rPr>
                                  </w:pPr>
                                  <w:r w:rsidRPr="007D7EAA">
                                    <w:rPr>
                                      <w:sz w:val="16"/>
                                      <w:szCs w:val="16"/>
                                    </w:rPr>
                                    <w:t>68.0</w:t>
                                  </w:r>
                                </w:p>
                              </w:tc>
                              <w:tc>
                                <w:tcPr>
                                  <w:tcW w:w="0" w:type="auto"/>
                                  <w:shd w:val="clear" w:color="auto" w:fill="auto"/>
                                  <w:hideMark/>
                                </w:tcPr>
                                <w:p w14:paraId="50846713" w14:textId="77777777" w:rsidR="008E6416" w:rsidRPr="007D7EAA" w:rsidRDefault="008E6416"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8E6416" w:rsidRPr="007D7EAA" w:rsidRDefault="008E6416"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8E6416" w:rsidRPr="007D7EAA" w:rsidRDefault="008E6416"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8E6416" w:rsidRPr="007D7EAA" w:rsidRDefault="008E6416"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8E6416" w:rsidRPr="007D7EAA" w:rsidRDefault="008E6416"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8E6416" w:rsidRPr="007D7EAA" w:rsidRDefault="008E6416" w:rsidP="004F097D">
                                  <w:pPr>
                                    <w:jc w:val="center"/>
                                    <w:rPr>
                                      <w:sz w:val="16"/>
                                      <w:szCs w:val="16"/>
                                    </w:rPr>
                                  </w:pPr>
                                  <w:r w:rsidRPr="007D7EAA">
                                    <w:rPr>
                                      <w:sz w:val="16"/>
                                      <w:szCs w:val="16"/>
                                    </w:rPr>
                                    <w:t>9.6</w:t>
                                  </w:r>
                                </w:p>
                              </w:tc>
                            </w:tr>
                            <w:tr w:rsidR="008E6416" w:rsidRPr="007D7EAA" w14:paraId="6B2CF304" w14:textId="77777777" w:rsidTr="007D7EAA">
                              <w:trPr>
                                <w:trHeight w:val="50"/>
                                <w:jc w:val="center"/>
                              </w:trPr>
                              <w:tc>
                                <w:tcPr>
                                  <w:tcW w:w="0" w:type="auto"/>
                                  <w:shd w:val="clear" w:color="auto" w:fill="auto"/>
                                  <w:noWrap/>
                                  <w:vAlign w:val="center"/>
                                  <w:hideMark/>
                                </w:tcPr>
                                <w:p w14:paraId="739DA0A5" w14:textId="77777777" w:rsidR="008E6416" w:rsidRPr="007D7EAA" w:rsidRDefault="008E6416">
                                  <w:pPr>
                                    <w:rPr>
                                      <w:bCs/>
                                      <w:sz w:val="16"/>
                                      <w:szCs w:val="16"/>
                                    </w:rPr>
                                  </w:pPr>
                                  <w:r w:rsidRPr="007D7EAA">
                                    <w:rPr>
                                      <w:bCs/>
                                      <w:sz w:val="16"/>
                                      <w:szCs w:val="16"/>
                                    </w:rPr>
                                    <w:t>Gitextensions</w:t>
                                  </w:r>
                                </w:p>
                              </w:tc>
                              <w:tc>
                                <w:tcPr>
                                  <w:tcW w:w="0" w:type="auto"/>
                                  <w:shd w:val="clear" w:color="auto" w:fill="auto"/>
                                  <w:vAlign w:val="center"/>
                                  <w:hideMark/>
                                </w:tcPr>
                                <w:p w14:paraId="0128D50E"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168217FC" w14:textId="77777777" w:rsidR="008E6416" w:rsidRPr="007D7EAA" w:rsidRDefault="008E6416"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8E6416" w:rsidRPr="007D7EAA" w:rsidRDefault="008E6416"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8E6416" w:rsidRPr="007D7EAA" w:rsidRDefault="008E6416" w:rsidP="004F097D">
                                  <w:pPr>
                                    <w:jc w:val="center"/>
                                    <w:rPr>
                                      <w:sz w:val="16"/>
                                      <w:szCs w:val="16"/>
                                    </w:rPr>
                                  </w:pPr>
                                  <w:r w:rsidRPr="007D7EAA">
                                    <w:rPr>
                                      <w:sz w:val="16"/>
                                      <w:szCs w:val="16"/>
                                    </w:rPr>
                                    <w:t>1,549</w:t>
                                  </w:r>
                                </w:p>
                              </w:tc>
                              <w:tc>
                                <w:tcPr>
                                  <w:tcW w:w="0" w:type="auto"/>
                                  <w:shd w:val="clear" w:color="auto" w:fill="auto"/>
                                  <w:hideMark/>
                                </w:tcPr>
                                <w:p w14:paraId="13DFA12B" w14:textId="77777777" w:rsidR="008E6416" w:rsidRPr="007D7EAA" w:rsidRDefault="008E6416" w:rsidP="004F097D">
                                  <w:pPr>
                                    <w:jc w:val="center"/>
                                    <w:rPr>
                                      <w:sz w:val="16"/>
                                      <w:szCs w:val="16"/>
                                    </w:rPr>
                                  </w:pPr>
                                  <w:r w:rsidRPr="007D7EAA">
                                    <w:rPr>
                                      <w:sz w:val="16"/>
                                      <w:szCs w:val="16"/>
                                    </w:rPr>
                                    <w:t>73.0</w:t>
                                  </w:r>
                                </w:p>
                              </w:tc>
                              <w:tc>
                                <w:tcPr>
                                  <w:tcW w:w="0" w:type="auto"/>
                                  <w:shd w:val="clear" w:color="auto" w:fill="auto"/>
                                  <w:hideMark/>
                                </w:tcPr>
                                <w:p w14:paraId="0536A52C" w14:textId="77777777" w:rsidR="008E6416" w:rsidRPr="007D7EAA" w:rsidRDefault="008E6416"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8E6416" w:rsidRPr="007D7EAA" w:rsidRDefault="008E6416"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8E6416" w:rsidRPr="007D7EAA" w:rsidRDefault="008E6416"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8E6416" w:rsidRPr="007D7EAA" w:rsidRDefault="008E6416"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8E6416" w:rsidRPr="007D7EAA" w:rsidRDefault="008E6416"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8E6416" w:rsidRPr="007D7EAA" w:rsidRDefault="008E6416" w:rsidP="004F097D">
                                  <w:pPr>
                                    <w:jc w:val="center"/>
                                    <w:rPr>
                                      <w:sz w:val="16"/>
                                      <w:szCs w:val="16"/>
                                    </w:rPr>
                                  </w:pPr>
                                  <w:r w:rsidRPr="007D7EAA">
                                    <w:rPr>
                                      <w:sz w:val="16"/>
                                      <w:szCs w:val="16"/>
                                    </w:rPr>
                                    <w:t>10.6</w:t>
                                  </w:r>
                                </w:p>
                              </w:tc>
                            </w:tr>
                            <w:tr w:rsidR="008E6416" w:rsidRPr="007D7EAA" w14:paraId="6B1A15E5" w14:textId="77777777" w:rsidTr="007D7EAA">
                              <w:trPr>
                                <w:trHeight w:val="50"/>
                                <w:jc w:val="center"/>
                              </w:trPr>
                              <w:tc>
                                <w:tcPr>
                                  <w:tcW w:w="0" w:type="auto"/>
                                  <w:shd w:val="clear" w:color="auto" w:fill="auto"/>
                                  <w:noWrap/>
                                  <w:vAlign w:val="center"/>
                                  <w:hideMark/>
                                </w:tcPr>
                                <w:p w14:paraId="3673E274" w14:textId="77777777" w:rsidR="008E6416" w:rsidRPr="007D7EAA" w:rsidRDefault="008E6416">
                                  <w:pPr>
                                    <w:rPr>
                                      <w:bCs/>
                                      <w:sz w:val="16"/>
                                      <w:szCs w:val="16"/>
                                    </w:rPr>
                                  </w:pPr>
                                  <w:r w:rsidRPr="007D7EAA">
                                    <w:rPr>
                                      <w:bCs/>
                                      <w:sz w:val="16"/>
                                      <w:szCs w:val="16"/>
                                    </w:rPr>
                                    <w:t>Drupal</w:t>
                                  </w:r>
                                </w:p>
                              </w:tc>
                              <w:tc>
                                <w:tcPr>
                                  <w:tcW w:w="0" w:type="auto"/>
                                  <w:shd w:val="clear" w:color="auto" w:fill="auto"/>
                                  <w:vAlign w:val="center"/>
                                  <w:hideMark/>
                                </w:tcPr>
                                <w:p w14:paraId="16C35BAD" w14:textId="77777777" w:rsidR="008E6416" w:rsidRPr="007D7EAA" w:rsidRDefault="008E6416">
                                  <w:pPr>
                                    <w:rPr>
                                      <w:sz w:val="16"/>
                                      <w:szCs w:val="16"/>
                                    </w:rPr>
                                  </w:pPr>
                                  <w:r w:rsidRPr="007D7EAA">
                                    <w:rPr>
                                      <w:sz w:val="16"/>
                                      <w:szCs w:val="16"/>
                                    </w:rPr>
                                    <w:t>drupal.org</w:t>
                                  </w:r>
                                </w:p>
                              </w:tc>
                              <w:tc>
                                <w:tcPr>
                                  <w:tcW w:w="0" w:type="auto"/>
                                  <w:shd w:val="clear" w:color="auto" w:fill="auto"/>
                                  <w:noWrap/>
                                  <w:vAlign w:val="center"/>
                                  <w:hideMark/>
                                </w:tcPr>
                                <w:p w14:paraId="5FA0C606" w14:textId="77777777" w:rsidR="008E6416" w:rsidRPr="007D7EAA" w:rsidRDefault="008E6416"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8E6416" w:rsidRPr="007D7EAA" w:rsidRDefault="008E6416"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8E6416" w:rsidRPr="007D7EAA" w:rsidRDefault="008E6416" w:rsidP="004F097D">
                                  <w:pPr>
                                    <w:jc w:val="center"/>
                                    <w:rPr>
                                      <w:sz w:val="16"/>
                                      <w:szCs w:val="16"/>
                                    </w:rPr>
                                  </w:pPr>
                                  <w:r w:rsidRPr="007D7EAA">
                                    <w:rPr>
                                      <w:sz w:val="16"/>
                                      <w:szCs w:val="16"/>
                                    </w:rPr>
                                    <w:t>9,290</w:t>
                                  </w:r>
                                </w:p>
                              </w:tc>
                              <w:tc>
                                <w:tcPr>
                                  <w:tcW w:w="0" w:type="auto"/>
                                  <w:shd w:val="clear" w:color="auto" w:fill="auto"/>
                                </w:tcPr>
                                <w:p w14:paraId="0A056DAA"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8E6416" w:rsidRPr="007D7EAA" w:rsidRDefault="008E6416"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8E6416" w:rsidRPr="007D7EAA" w:rsidRDefault="008E6416"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8E6416" w:rsidRPr="007D7EAA" w:rsidRDefault="008E6416"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8E6416" w:rsidRPr="007D7EAA" w:rsidRDefault="008E6416"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8E6416" w:rsidRPr="007D7EAA" w:rsidRDefault="008E6416" w:rsidP="004F097D">
                                  <w:pPr>
                                    <w:jc w:val="center"/>
                                    <w:rPr>
                                      <w:sz w:val="16"/>
                                      <w:szCs w:val="16"/>
                                    </w:rPr>
                                  </w:pPr>
                                  <w:r w:rsidRPr="007D7EAA">
                                    <w:rPr>
                                      <w:sz w:val="16"/>
                                      <w:szCs w:val="16"/>
                                    </w:rPr>
                                    <w:t>18.0</w:t>
                                  </w:r>
                                </w:p>
                              </w:tc>
                            </w:tr>
                            <w:tr w:rsidR="008E6416" w:rsidRPr="007D7EAA" w14:paraId="45BC4F44" w14:textId="77777777" w:rsidTr="007D7EAA">
                              <w:trPr>
                                <w:trHeight w:val="71"/>
                                <w:jc w:val="center"/>
                              </w:trPr>
                              <w:tc>
                                <w:tcPr>
                                  <w:tcW w:w="0" w:type="auto"/>
                                  <w:shd w:val="clear" w:color="auto" w:fill="auto"/>
                                  <w:noWrap/>
                                  <w:vAlign w:val="center"/>
                                  <w:hideMark/>
                                </w:tcPr>
                                <w:p w14:paraId="62C6CF67" w14:textId="77777777" w:rsidR="008E6416" w:rsidRPr="007D7EAA" w:rsidRDefault="008E6416">
                                  <w:pPr>
                                    <w:rPr>
                                      <w:bCs/>
                                      <w:sz w:val="16"/>
                                      <w:szCs w:val="16"/>
                                    </w:rPr>
                                  </w:pPr>
                                  <w:r w:rsidRPr="007D7EAA">
                                    <w:rPr>
                                      <w:bCs/>
                                      <w:sz w:val="16"/>
                                      <w:szCs w:val="16"/>
                                    </w:rPr>
                                    <w:t>Expresso Livre</w:t>
                                  </w:r>
                                </w:p>
                              </w:tc>
                              <w:tc>
                                <w:tcPr>
                                  <w:tcW w:w="0" w:type="auto"/>
                                  <w:shd w:val="clear" w:color="auto" w:fill="auto"/>
                                  <w:vAlign w:val="center"/>
                                  <w:hideMark/>
                                </w:tcPr>
                                <w:p w14:paraId="000F91D7" w14:textId="77777777" w:rsidR="008E6416" w:rsidRPr="007D7EAA" w:rsidRDefault="008E6416">
                                  <w:pPr>
                                    <w:rPr>
                                      <w:sz w:val="16"/>
                                      <w:szCs w:val="16"/>
                                    </w:rPr>
                                  </w:pPr>
                                  <w:r w:rsidRPr="007D7EAA">
                                    <w:rPr>
                                      <w:sz w:val="16"/>
                                      <w:szCs w:val="16"/>
                                    </w:rPr>
                                    <w:t>gitorious.org</w:t>
                                  </w:r>
                                </w:p>
                              </w:tc>
                              <w:tc>
                                <w:tcPr>
                                  <w:tcW w:w="0" w:type="auto"/>
                                  <w:shd w:val="clear" w:color="auto" w:fill="auto"/>
                                  <w:noWrap/>
                                  <w:vAlign w:val="center"/>
                                  <w:hideMark/>
                                </w:tcPr>
                                <w:p w14:paraId="705A9C66" w14:textId="77777777" w:rsidR="008E6416" w:rsidRPr="007D7EAA" w:rsidRDefault="008E6416"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8E6416" w:rsidRPr="007D7EAA" w:rsidRDefault="008E6416"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8E6416" w:rsidRPr="007D7EAA" w:rsidRDefault="008E6416" w:rsidP="004F097D">
                                  <w:pPr>
                                    <w:jc w:val="center"/>
                                    <w:rPr>
                                      <w:sz w:val="16"/>
                                      <w:szCs w:val="16"/>
                                    </w:rPr>
                                  </w:pPr>
                                  <w:r w:rsidRPr="007D7EAA">
                                    <w:rPr>
                                      <w:sz w:val="16"/>
                                      <w:szCs w:val="16"/>
                                    </w:rPr>
                                    <w:t>20,729</w:t>
                                  </w:r>
                                </w:p>
                              </w:tc>
                              <w:tc>
                                <w:tcPr>
                                  <w:tcW w:w="0" w:type="auto"/>
                                  <w:shd w:val="clear" w:color="auto" w:fill="auto"/>
                                </w:tcPr>
                                <w:p w14:paraId="3837A130"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8E6416" w:rsidRPr="007D7EAA" w:rsidRDefault="008E6416"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8E6416" w:rsidRPr="007D7EAA" w:rsidRDefault="008E6416"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8E6416" w:rsidRPr="007D7EAA" w:rsidRDefault="008E6416"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8E6416" w:rsidRPr="007D7EAA" w:rsidRDefault="008E6416"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8E6416" w:rsidRPr="007D7EAA" w:rsidRDefault="008E6416" w:rsidP="004F097D">
                                  <w:pPr>
                                    <w:jc w:val="center"/>
                                    <w:rPr>
                                      <w:sz w:val="16"/>
                                      <w:szCs w:val="16"/>
                                    </w:rPr>
                                  </w:pPr>
                                  <w:r w:rsidRPr="007D7EAA">
                                    <w:rPr>
                                      <w:sz w:val="16"/>
                                      <w:szCs w:val="16"/>
                                    </w:rPr>
                                    <w:t>19.3</w:t>
                                  </w:r>
                                </w:p>
                              </w:tc>
                            </w:tr>
                            <w:tr w:rsidR="008E6416" w:rsidRPr="007D7EAA" w14:paraId="0D4BAB06" w14:textId="77777777" w:rsidTr="007D7EAA">
                              <w:trPr>
                                <w:trHeight w:val="145"/>
                                <w:jc w:val="center"/>
                              </w:trPr>
                              <w:tc>
                                <w:tcPr>
                                  <w:tcW w:w="0" w:type="auto"/>
                                  <w:shd w:val="clear" w:color="auto" w:fill="auto"/>
                                  <w:noWrap/>
                                  <w:vAlign w:val="center"/>
                                  <w:hideMark/>
                                </w:tcPr>
                                <w:p w14:paraId="6439BE11" w14:textId="77777777" w:rsidR="008E6416" w:rsidRPr="007D7EAA" w:rsidRDefault="008E6416">
                                  <w:pPr>
                                    <w:rPr>
                                      <w:bCs/>
                                      <w:sz w:val="16"/>
                                      <w:szCs w:val="16"/>
                                    </w:rPr>
                                  </w:pPr>
                                  <w:r w:rsidRPr="007D7EAA">
                                    <w:rPr>
                                      <w:bCs/>
                                      <w:sz w:val="16"/>
                                      <w:szCs w:val="16"/>
                                    </w:rPr>
                                    <w:t>Git</w:t>
                                  </w:r>
                                </w:p>
                              </w:tc>
                              <w:tc>
                                <w:tcPr>
                                  <w:tcW w:w="0" w:type="auto"/>
                                  <w:shd w:val="clear" w:color="auto" w:fill="auto"/>
                                  <w:vAlign w:val="center"/>
                                  <w:hideMark/>
                                </w:tcPr>
                                <w:p w14:paraId="163D6E44"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4DBBE33F" w14:textId="77777777" w:rsidR="008E6416" w:rsidRPr="007D7EAA" w:rsidRDefault="008E6416"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8E6416" w:rsidRPr="007D7EAA" w:rsidRDefault="008E6416"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8E6416" w:rsidRPr="007D7EAA" w:rsidRDefault="008E6416" w:rsidP="004F097D">
                                  <w:pPr>
                                    <w:jc w:val="center"/>
                                    <w:rPr>
                                      <w:sz w:val="16"/>
                                      <w:szCs w:val="16"/>
                                    </w:rPr>
                                  </w:pPr>
                                  <w:r w:rsidRPr="007D7EAA">
                                    <w:rPr>
                                      <w:sz w:val="16"/>
                                      <w:szCs w:val="16"/>
                                    </w:rPr>
                                    <w:t>2,656</w:t>
                                  </w:r>
                                </w:p>
                              </w:tc>
                              <w:tc>
                                <w:tcPr>
                                  <w:tcW w:w="0" w:type="auto"/>
                                  <w:shd w:val="clear" w:color="auto" w:fill="auto"/>
                                </w:tcPr>
                                <w:p w14:paraId="28485709"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8E6416" w:rsidRPr="007D7EAA" w:rsidRDefault="008E6416"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8E6416" w:rsidRPr="007D7EAA" w:rsidRDefault="008E6416"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8E6416" w:rsidRPr="007D7EAA" w:rsidRDefault="008E6416"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8E6416" w:rsidRPr="007D7EAA" w:rsidRDefault="008E6416"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8E6416" w:rsidRPr="007D7EAA" w:rsidRDefault="008E6416" w:rsidP="004F097D">
                                  <w:pPr>
                                    <w:jc w:val="center"/>
                                    <w:rPr>
                                      <w:sz w:val="16"/>
                                      <w:szCs w:val="16"/>
                                    </w:rPr>
                                  </w:pPr>
                                  <w:r w:rsidRPr="007D7EAA">
                                    <w:rPr>
                                      <w:sz w:val="16"/>
                                      <w:szCs w:val="16"/>
                                    </w:rPr>
                                    <w:t>40.0</w:t>
                                  </w:r>
                                </w:p>
                              </w:tc>
                            </w:tr>
                          </w:tbl>
                          <w:p w14:paraId="2AECAFAA" w14:textId="4FE2007C" w:rsidR="008E6416" w:rsidRPr="00FC75F9" w:rsidRDefault="008E6416"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8E6416" w:rsidRDefault="008E6416" w:rsidP="0097625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F5FBF" id="Text Box 24" o:spid="_x0000_s1043" type="#_x0000_t202" style="position:absolute;left:0;text-align:left;margin-left:0;margin-top:0;width:7in;height:216.2pt;z-index:25163571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" stroked="f">
                <v:textbox>
                  <w:txbxContent>
                    <w:p w14:paraId="0C0D4C04" w14:textId="1C4400CA" w:rsidR="008E6416" w:rsidRDefault="008E6416" w:rsidP="0097625C">
                      <w:pPr>
                        <w:pStyle w:val="Legenda"/>
                      </w:pPr>
                      <w:bookmarkStart w:id="42" w:name="_Ref447918345"/>
                      <w:bookmarkStart w:id="43" w:name="_Ref401688977"/>
                      <w:r>
                        <w:t xml:space="preserve">Table </w:t>
                      </w:r>
                      <w:r w:rsidR="002D27DD">
                        <w:fldChar w:fldCharType="begin"/>
                      </w:r>
                      <w:r w:rsidR="002D27DD">
                        <w:instrText xml:space="preserve"> SEQ Table \* ARABIC </w:instrText>
                      </w:r>
                      <w:r w:rsidR="002D27DD">
                        <w:fldChar w:fldCharType="separate"/>
                      </w:r>
                      <w:r w:rsidR="003F09A3">
                        <w:rPr>
                          <w:noProof/>
                        </w:rPr>
                        <w:t>4</w:t>
                      </w:r>
                      <w:r w:rsidR="002D27DD">
                        <w:rPr>
                          <w:noProof/>
                        </w:rPr>
                        <w:fldChar w:fldCharType="end"/>
                      </w:r>
                      <w:bookmarkEnd w:id="42"/>
                      <w:r>
                        <w:t>.</w:t>
                      </w:r>
                      <w:bookmarkEnd w:id="43"/>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8E6416"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8E6416" w:rsidRPr="003A4647" w:rsidRDefault="008E6416"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8E6416" w:rsidRPr="003A4647" w:rsidRDefault="008E6416"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8E6416" w:rsidRPr="003A4647" w:rsidRDefault="008E6416">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8E6416" w:rsidRPr="003A4647" w:rsidRDefault="008E6416">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8E6416" w:rsidRPr="003A4647" w:rsidRDefault="008E6416">
                            <w:pPr>
                              <w:pStyle w:val="tablecolhead"/>
                              <w:rPr>
                                <w:rFonts w:eastAsia="Times New Roman"/>
                                <w:i/>
                              </w:rPr>
                            </w:pPr>
                            <w:r w:rsidRPr="003A4647">
                              <w:rPr>
                                <w:rFonts w:eastAsia="Times New Roman"/>
                                <w:i/>
                              </w:rPr>
                              <w:t>Background operations times (s)</w:t>
                            </w:r>
                          </w:p>
                        </w:tc>
                      </w:tr>
                      <w:tr w:rsidR="008E6416" w:rsidRPr="007D7EAA" w14:paraId="04CD3A04" w14:textId="77777777" w:rsidTr="007D7EAA">
                        <w:trPr>
                          <w:trHeight w:val="298"/>
                          <w:jc w:val="center"/>
                        </w:trPr>
                        <w:tc>
                          <w:tcPr>
                            <w:tcW w:w="0" w:type="auto"/>
                            <w:vMerge/>
                            <w:shd w:val="clear" w:color="auto" w:fill="auto"/>
                            <w:vAlign w:val="center"/>
                            <w:hideMark/>
                          </w:tcPr>
                          <w:p w14:paraId="449E3B9C" w14:textId="77777777" w:rsidR="008E6416" w:rsidRPr="003A4647" w:rsidRDefault="008E6416" w:rsidP="007714E6">
                            <w:pPr>
                              <w:jc w:val="left"/>
                              <w:rPr>
                                <w:b/>
                                <w:bCs/>
                                <w:i/>
                                <w:sz w:val="16"/>
                                <w:szCs w:val="16"/>
                              </w:rPr>
                            </w:pPr>
                          </w:p>
                        </w:tc>
                        <w:tc>
                          <w:tcPr>
                            <w:tcW w:w="0" w:type="auto"/>
                            <w:vMerge/>
                            <w:shd w:val="clear" w:color="auto" w:fill="auto"/>
                            <w:vAlign w:val="center"/>
                            <w:hideMark/>
                          </w:tcPr>
                          <w:p w14:paraId="0561B85A" w14:textId="77777777" w:rsidR="008E6416" w:rsidRPr="003A4647" w:rsidRDefault="008E6416" w:rsidP="007714E6">
                            <w:pPr>
                              <w:jc w:val="left"/>
                              <w:rPr>
                                <w:b/>
                                <w:bCs/>
                                <w:i/>
                                <w:sz w:val="16"/>
                                <w:szCs w:val="16"/>
                              </w:rPr>
                            </w:pPr>
                          </w:p>
                        </w:tc>
                        <w:tc>
                          <w:tcPr>
                            <w:tcW w:w="0" w:type="auto"/>
                            <w:vMerge w:val="restart"/>
                            <w:shd w:val="clear" w:color="auto" w:fill="auto"/>
                            <w:noWrap/>
                            <w:vAlign w:val="center"/>
                            <w:hideMark/>
                          </w:tcPr>
                          <w:p w14:paraId="10E9FEA9" w14:textId="77777777" w:rsidR="008E6416" w:rsidRPr="003A4647" w:rsidRDefault="008E6416">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8E6416" w:rsidRPr="003A4647" w:rsidRDefault="008E6416">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8E6416" w:rsidRPr="003A4647" w:rsidRDefault="008E6416">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8E6416" w:rsidRPr="003A4647" w:rsidRDefault="008E6416">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8E6416" w:rsidRPr="003A4647" w:rsidRDefault="008E6416">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8E6416" w:rsidRPr="003A4647" w:rsidRDefault="008E6416">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8E6416" w:rsidRPr="003A4647" w:rsidRDefault="008E6416">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8E6416" w:rsidRPr="003A4647" w:rsidRDefault="008E6416">
                            <w:pPr>
                              <w:pStyle w:val="tablecolsubhead"/>
                              <w:rPr>
                                <w:rFonts w:eastAsia="Times New Roman"/>
                                <w:sz w:val="16"/>
                                <w:szCs w:val="16"/>
                              </w:rPr>
                            </w:pPr>
                            <w:r w:rsidRPr="003A4647">
                              <w:rPr>
                                <w:rFonts w:eastAsia="Times New Roman"/>
                                <w:sz w:val="16"/>
                                <w:szCs w:val="16"/>
                              </w:rPr>
                              <w:t>Check</w:t>
                            </w:r>
                          </w:p>
                          <w:p w14:paraId="2E218D96" w14:textId="77777777" w:rsidR="008E6416" w:rsidRPr="003A4647" w:rsidRDefault="008E6416">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8E6416" w:rsidRPr="003A4647" w:rsidRDefault="008E6416">
                            <w:pPr>
                              <w:pStyle w:val="tablecolsubhead"/>
                              <w:rPr>
                                <w:rFonts w:eastAsia="Times New Roman"/>
                                <w:sz w:val="16"/>
                                <w:szCs w:val="16"/>
                              </w:rPr>
                            </w:pPr>
                            <w:r w:rsidRPr="003A4647">
                              <w:rPr>
                                <w:rFonts w:eastAsia="Times New Roman"/>
                                <w:sz w:val="16"/>
                                <w:szCs w:val="16"/>
                              </w:rPr>
                              <w:t>Update</w:t>
                            </w:r>
                          </w:p>
                          <w:p w14:paraId="64289AF3" w14:textId="77777777" w:rsidR="008E6416" w:rsidRPr="003A4647" w:rsidRDefault="008E6416">
                            <w:pPr>
                              <w:pStyle w:val="tablecolsubhead"/>
                              <w:rPr>
                                <w:rFonts w:eastAsia="Times New Roman"/>
                                <w:sz w:val="16"/>
                                <w:szCs w:val="16"/>
                              </w:rPr>
                            </w:pPr>
                            <w:r w:rsidRPr="003A4647">
                              <w:rPr>
                                <w:rFonts w:eastAsia="Times New Roman"/>
                                <w:sz w:val="16"/>
                                <w:szCs w:val="16"/>
                              </w:rPr>
                              <w:t>Topology</w:t>
                            </w:r>
                          </w:p>
                        </w:tc>
                      </w:tr>
                      <w:tr w:rsidR="008E6416" w:rsidRPr="007D7EAA" w14:paraId="760038EF" w14:textId="77777777" w:rsidTr="007D7EAA">
                        <w:trPr>
                          <w:trHeight w:val="298"/>
                          <w:jc w:val="center"/>
                        </w:trPr>
                        <w:tc>
                          <w:tcPr>
                            <w:tcW w:w="0" w:type="auto"/>
                            <w:vMerge/>
                            <w:shd w:val="clear" w:color="auto" w:fill="auto"/>
                            <w:vAlign w:val="center"/>
                            <w:hideMark/>
                          </w:tcPr>
                          <w:p w14:paraId="503767D8" w14:textId="77777777" w:rsidR="008E6416" w:rsidRPr="007D7EAA" w:rsidRDefault="008E6416" w:rsidP="007714E6">
                            <w:pPr>
                              <w:jc w:val="left"/>
                              <w:rPr>
                                <w:b/>
                                <w:bCs/>
                                <w:sz w:val="16"/>
                                <w:szCs w:val="16"/>
                              </w:rPr>
                            </w:pPr>
                          </w:p>
                        </w:tc>
                        <w:tc>
                          <w:tcPr>
                            <w:tcW w:w="0" w:type="auto"/>
                            <w:vMerge/>
                            <w:shd w:val="clear" w:color="auto" w:fill="auto"/>
                            <w:vAlign w:val="center"/>
                            <w:hideMark/>
                          </w:tcPr>
                          <w:p w14:paraId="7897B2BD" w14:textId="77777777" w:rsidR="008E6416" w:rsidRPr="007D7EAA" w:rsidRDefault="008E6416" w:rsidP="007714E6">
                            <w:pPr>
                              <w:jc w:val="left"/>
                              <w:rPr>
                                <w:b/>
                                <w:bCs/>
                                <w:sz w:val="16"/>
                                <w:szCs w:val="16"/>
                              </w:rPr>
                            </w:pPr>
                          </w:p>
                        </w:tc>
                        <w:tc>
                          <w:tcPr>
                            <w:tcW w:w="0" w:type="auto"/>
                            <w:vMerge/>
                            <w:shd w:val="clear" w:color="auto" w:fill="auto"/>
                            <w:vAlign w:val="center"/>
                            <w:hideMark/>
                          </w:tcPr>
                          <w:p w14:paraId="6EB104BA"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180F4E61"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1E3EADFE" w14:textId="77777777" w:rsidR="008E6416" w:rsidRPr="007D7EAA" w:rsidRDefault="008E6416" w:rsidP="007714E6">
                            <w:pPr>
                              <w:jc w:val="left"/>
                              <w:rPr>
                                <w:b/>
                                <w:bCs/>
                                <w:i/>
                                <w:iCs/>
                                <w:sz w:val="16"/>
                                <w:szCs w:val="16"/>
                              </w:rPr>
                            </w:pPr>
                          </w:p>
                        </w:tc>
                        <w:tc>
                          <w:tcPr>
                            <w:tcW w:w="0" w:type="auto"/>
                            <w:shd w:val="clear" w:color="auto" w:fill="auto"/>
                            <w:vAlign w:val="center"/>
                            <w:hideMark/>
                          </w:tcPr>
                          <w:p w14:paraId="65A59913" w14:textId="77777777" w:rsidR="008E6416" w:rsidRPr="007D7EAA" w:rsidRDefault="008E6416">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8E6416" w:rsidRPr="007D7EAA" w:rsidRDefault="008E6416"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8E6416" w:rsidRPr="007D7EAA" w:rsidRDefault="008E6416">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71D14E5E"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05B84FCF" w14:textId="77777777" w:rsidR="008E6416" w:rsidRPr="007D7EAA" w:rsidRDefault="008E6416" w:rsidP="007714E6">
                            <w:pPr>
                              <w:jc w:val="left"/>
                              <w:rPr>
                                <w:b/>
                                <w:bCs/>
                                <w:i/>
                                <w:iCs/>
                                <w:sz w:val="16"/>
                                <w:szCs w:val="16"/>
                              </w:rPr>
                            </w:pPr>
                          </w:p>
                        </w:tc>
                        <w:tc>
                          <w:tcPr>
                            <w:tcW w:w="0" w:type="auto"/>
                            <w:vMerge/>
                            <w:shd w:val="clear" w:color="auto" w:fill="auto"/>
                            <w:vAlign w:val="center"/>
                            <w:hideMark/>
                          </w:tcPr>
                          <w:p w14:paraId="0ADA5BCB" w14:textId="77777777" w:rsidR="008E6416" w:rsidRPr="007D7EAA" w:rsidRDefault="008E6416" w:rsidP="007714E6">
                            <w:pPr>
                              <w:jc w:val="left"/>
                              <w:rPr>
                                <w:b/>
                                <w:bCs/>
                                <w:i/>
                                <w:iCs/>
                                <w:sz w:val="16"/>
                                <w:szCs w:val="16"/>
                              </w:rPr>
                            </w:pPr>
                          </w:p>
                        </w:tc>
                      </w:tr>
                      <w:tr w:rsidR="008E6416" w:rsidRPr="007D7EAA" w14:paraId="0D5E593D" w14:textId="77777777" w:rsidTr="007D7EAA">
                        <w:trPr>
                          <w:trHeight w:val="63"/>
                          <w:jc w:val="center"/>
                        </w:trPr>
                        <w:tc>
                          <w:tcPr>
                            <w:tcW w:w="0" w:type="auto"/>
                            <w:shd w:val="clear" w:color="auto" w:fill="auto"/>
                            <w:noWrap/>
                            <w:vAlign w:val="center"/>
                            <w:hideMark/>
                          </w:tcPr>
                          <w:p w14:paraId="01951FE4" w14:textId="77777777" w:rsidR="008E6416" w:rsidRPr="007D7EAA" w:rsidRDefault="008E6416">
                            <w:pPr>
                              <w:rPr>
                                <w:bCs/>
                                <w:sz w:val="16"/>
                                <w:szCs w:val="16"/>
                              </w:rPr>
                            </w:pPr>
                            <w:r w:rsidRPr="007D7EAA">
                              <w:rPr>
                                <w:bCs/>
                                <w:sz w:val="16"/>
                                <w:szCs w:val="16"/>
                              </w:rPr>
                              <w:t>DyeVC</w:t>
                            </w:r>
                          </w:p>
                        </w:tc>
                        <w:tc>
                          <w:tcPr>
                            <w:tcW w:w="0" w:type="auto"/>
                            <w:shd w:val="clear" w:color="auto" w:fill="auto"/>
                            <w:vAlign w:val="center"/>
                            <w:hideMark/>
                          </w:tcPr>
                          <w:p w14:paraId="50F51311"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64E95794" w14:textId="77777777" w:rsidR="008E6416" w:rsidRPr="007D7EAA" w:rsidRDefault="008E6416"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8E6416" w:rsidRPr="007D7EAA" w:rsidRDefault="008E6416"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8E6416" w:rsidRPr="007D7EAA" w:rsidRDefault="008E6416"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8E6416" w:rsidRPr="007D7EAA" w:rsidRDefault="008E6416" w:rsidP="004F097D">
                            <w:pPr>
                              <w:jc w:val="center"/>
                              <w:rPr>
                                <w:sz w:val="16"/>
                                <w:szCs w:val="16"/>
                              </w:rPr>
                            </w:pPr>
                            <w:r w:rsidRPr="007D7EAA">
                              <w:rPr>
                                <w:sz w:val="16"/>
                                <w:szCs w:val="16"/>
                              </w:rPr>
                              <w:t>3.5</w:t>
                            </w:r>
                          </w:p>
                        </w:tc>
                        <w:tc>
                          <w:tcPr>
                            <w:tcW w:w="0" w:type="auto"/>
                            <w:shd w:val="clear" w:color="auto" w:fill="auto"/>
                            <w:hideMark/>
                          </w:tcPr>
                          <w:p w14:paraId="027B5905" w14:textId="77777777" w:rsidR="008E6416" w:rsidRPr="007D7EAA" w:rsidRDefault="008E6416"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8E6416" w:rsidRPr="007D7EAA" w:rsidRDefault="008E6416"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8E6416" w:rsidRPr="007D7EAA" w:rsidRDefault="008E6416"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8E6416" w:rsidRPr="007D7EAA" w:rsidRDefault="008E6416"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8E6416" w:rsidRPr="007D7EAA" w:rsidRDefault="008E6416"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8E6416" w:rsidRPr="007D7EAA" w:rsidRDefault="008E6416" w:rsidP="004F097D">
                            <w:pPr>
                              <w:jc w:val="center"/>
                              <w:rPr>
                                <w:sz w:val="16"/>
                                <w:szCs w:val="16"/>
                              </w:rPr>
                            </w:pPr>
                            <w:r w:rsidRPr="007D7EAA">
                              <w:rPr>
                                <w:sz w:val="16"/>
                                <w:szCs w:val="16"/>
                              </w:rPr>
                              <w:t>4.4</w:t>
                            </w:r>
                          </w:p>
                        </w:tc>
                      </w:tr>
                      <w:tr w:rsidR="008E6416" w:rsidRPr="007D7EAA" w14:paraId="062B7AB6" w14:textId="77777777" w:rsidTr="007D7EAA">
                        <w:trPr>
                          <w:trHeight w:val="151"/>
                          <w:jc w:val="center"/>
                        </w:trPr>
                        <w:tc>
                          <w:tcPr>
                            <w:tcW w:w="0" w:type="auto"/>
                            <w:shd w:val="clear" w:color="auto" w:fill="auto"/>
                            <w:noWrap/>
                            <w:vAlign w:val="center"/>
                            <w:hideMark/>
                          </w:tcPr>
                          <w:p w14:paraId="77924309" w14:textId="77777777" w:rsidR="008E6416" w:rsidRPr="007D7EAA" w:rsidRDefault="008E6416">
                            <w:pPr>
                              <w:rPr>
                                <w:bCs/>
                                <w:sz w:val="16"/>
                                <w:szCs w:val="16"/>
                              </w:rPr>
                            </w:pPr>
                            <w:r w:rsidRPr="007D7EAA">
                              <w:rPr>
                                <w:bCs/>
                                <w:sz w:val="16"/>
                                <w:szCs w:val="16"/>
                              </w:rPr>
                              <w:t>SAPOS</w:t>
                            </w:r>
                          </w:p>
                        </w:tc>
                        <w:tc>
                          <w:tcPr>
                            <w:tcW w:w="0" w:type="auto"/>
                            <w:shd w:val="clear" w:color="auto" w:fill="auto"/>
                            <w:vAlign w:val="center"/>
                            <w:hideMark/>
                          </w:tcPr>
                          <w:p w14:paraId="4122B438"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6B689D3C" w14:textId="77777777" w:rsidR="008E6416" w:rsidRPr="007D7EAA" w:rsidRDefault="008E6416"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8E6416" w:rsidRPr="007D7EAA" w:rsidRDefault="008E6416"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8E6416" w:rsidRPr="007D7EAA" w:rsidRDefault="008E6416"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8E6416" w:rsidRPr="007D7EAA" w:rsidRDefault="008E6416" w:rsidP="004F097D">
                            <w:pPr>
                              <w:jc w:val="center"/>
                              <w:rPr>
                                <w:sz w:val="16"/>
                                <w:szCs w:val="16"/>
                              </w:rPr>
                            </w:pPr>
                            <w:r w:rsidRPr="007D7EAA">
                              <w:rPr>
                                <w:sz w:val="16"/>
                                <w:szCs w:val="16"/>
                              </w:rPr>
                              <w:t>5.6</w:t>
                            </w:r>
                          </w:p>
                        </w:tc>
                        <w:tc>
                          <w:tcPr>
                            <w:tcW w:w="0" w:type="auto"/>
                            <w:shd w:val="clear" w:color="auto" w:fill="auto"/>
                            <w:hideMark/>
                          </w:tcPr>
                          <w:p w14:paraId="79EA19B6" w14:textId="77777777" w:rsidR="008E6416" w:rsidRPr="007D7EAA" w:rsidRDefault="008E6416"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8E6416" w:rsidRPr="007D7EAA" w:rsidRDefault="008E6416"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8E6416" w:rsidRPr="007D7EAA" w:rsidRDefault="008E6416"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8E6416" w:rsidRPr="007D7EAA" w:rsidRDefault="008E6416"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8E6416" w:rsidRPr="007D7EAA" w:rsidRDefault="008E6416"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8E6416" w:rsidRPr="007D7EAA" w:rsidRDefault="008E6416" w:rsidP="004F097D">
                            <w:pPr>
                              <w:jc w:val="center"/>
                              <w:rPr>
                                <w:sz w:val="16"/>
                                <w:szCs w:val="16"/>
                              </w:rPr>
                            </w:pPr>
                            <w:r w:rsidRPr="007D7EAA">
                              <w:rPr>
                                <w:sz w:val="16"/>
                                <w:szCs w:val="16"/>
                              </w:rPr>
                              <w:t>5.2</w:t>
                            </w:r>
                          </w:p>
                        </w:tc>
                      </w:tr>
                      <w:tr w:rsidR="008E6416" w:rsidRPr="007D7EAA" w14:paraId="6E409ECE" w14:textId="77777777" w:rsidTr="007D7EAA">
                        <w:trPr>
                          <w:trHeight w:val="97"/>
                          <w:jc w:val="center"/>
                        </w:trPr>
                        <w:tc>
                          <w:tcPr>
                            <w:tcW w:w="0" w:type="auto"/>
                            <w:shd w:val="clear" w:color="auto" w:fill="auto"/>
                            <w:noWrap/>
                            <w:vAlign w:val="center"/>
                            <w:hideMark/>
                          </w:tcPr>
                          <w:p w14:paraId="4D0F5A34" w14:textId="77777777" w:rsidR="008E6416" w:rsidRPr="007D7EAA" w:rsidRDefault="008E6416">
                            <w:pPr>
                              <w:rPr>
                                <w:bCs/>
                                <w:sz w:val="16"/>
                                <w:szCs w:val="16"/>
                              </w:rPr>
                            </w:pPr>
                            <w:r w:rsidRPr="007D7EAA">
                              <w:rPr>
                                <w:bCs/>
                                <w:sz w:val="16"/>
                                <w:szCs w:val="16"/>
                              </w:rPr>
                              <w:t>jgit</w:t>
                            </w:r>
                          </w:p>
                        </w:tc>
                        <w:tc>
                          <w:tcPr>
                            <w:tcW w:w="0" w:type="auto"/>
                            <w:shd w:val="clear" w:color="auto" w:fill="auto"/>
                            <w:vAlign w:val="center"/>
                            <w:hideMark/>
                          </w:tcPr>
                          <w:p w14:paraId="61045EAC" w14:textId="77777777" w:rsidR="008E6416" w:rsidRPr="007D7EAA" w:rsidRDefault="008E6416">
                            <w:pPr>
                              <w:rPr>
                                <w:sz w:val="16"/>
                                <w:szCs w:val="16"/>
                              </w:rPr>
                            </w:pPr>
                            <w:r w:rsidRPr="007D7EAA">
                              <w:rPr>
                                <w:sz w:val="16"/>
                                <w:szCs w:val="16"/>
                              </w:rPr>
                              <w:t>eclipse.org</w:t>
                            </w:r>
                          </w:p>
                        </w:tc>
                        <w:tc>
                          <w:tcPr>
                            <w:tcW w:w="0" w:type="auto"/>
                            <w:shd w:val="clear" w:color="auto" w:fill="auto"/>
                            <w:noWrap/>
                            <w:vAlign w:val="center"/>
                            <w:hideMark/>
                          </w:tcPr>
                          <w:p w14:paraId="7FB0C7E5" w14:textId="77777777" w:rsidR="008E6416" w:rsidRPr="007D7EAA" w:rsidRDefault="008E6416"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8E6416" w:rsidRPr="007D7EAA" w:rsidRDefault="008E6416"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8E6416" w:rsidRPr="007D7EAA" w:rsidRDefault="008E6416"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8E6416" w:rsidRPr="007D7EAA" w:rsidRDefault="008E6416" w:rsidP="004F097D">
                            <w:pPr>
                              <w:jc w:val="center"/>
                              <w:rPr>
                                <w:sz w:val="16"/>
                                <w:szCs w:val="16"/>
                              </w:rPr>
                            </w:pPr>
                            <w:r w:rsidRPr="007D7EAA">
                              <w:rPr>
                                <w:sz w:val="16"/>
                                <w:szCs w:val="16"/>
                              </w:rPr>
                              <w:t>18.4</w:t>
                            </w:r>
                          </w:p>
                        </w:tc>
                        <w:tc>
                          <w:tcPr>
                            <w:tcW w:w="0" w:type="auto"/>
                            <w:shd w:val="clear" w:color="auto" w:fill="auto"/>
                            <w:hideMark/>
                          </w:tcPr>
                          <w:p w14:paraId="34C9B21A" w14:textId="77777777" w:rsidR="008E6416" w:rsidRPr="007D7EAA" w:rsidRDefault="008E6416"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8E6416" w:rsidRPr="007D7EAA" w:rsidRDefault="008E6416"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8E6416" w:rsidRPr="007D7EAA" w:rsidRDefault="008E6416"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8E6416" w:rsidRPr="007D7EAA" w:rsidRDefault="008E6416"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8E6416" w:rsidRPr="007D7EAA" w:rsidRDefault="008E6416"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8E6416" w:rsidRPr="007D7EAA" w:rsidRDefault="008E6416" w:rsidP="004F097D">
                            <w:pPr>
                              <w:jc w:val="center"/>
                              <w:rPr>
                                <w:sz w:val="16"/>
                                <w:szCs w:val="16"/>
                              </w:rPr>
                            </w:pPr>
                            <w:r w:rsidRPr="007D7EAA">
                              <w:rPr>
                                <w:sz w:val="16"/>
                                <w:szCs w:val="16"/>
                              </w:rPr>
                              <w:t>6.8</w:t>
                            </w:r>
                          </w:p>
                        </w:tc>
                      </w:tr>
                      <w:tr w:rsidR="008E6416" w:rsidRPr="007D7EAA" w14:paraId="2D96E7EE" w14:textId="77777777" w:rsidTr="007D7EAA">
                        <w:trPr>
                          <w:trHeight w:val="50"/>
                          <w:jc w:val="center"/>
                        </w:trPr>
                        <w:tc>
                          <w:tcPr>
                            <w:tcW w:w="0" w:type="auto"/>
                            <w:shd w:val="clear" w:color="auto" w:fill="auto"/>
                            <w:noWrap/>
                            <w:vAlign w:val="center"/>
                            <w:hideMark/>
                          </w:tcPr>
                          <w:p w14:paraId="40192E8F" w14:textId="77777777" w:rsidR="008E6416" w:rsidRPr="007D7EAA" w:rsidRDefault="008E6416">
                            <w:pPr>
                              <w:rPr>
                                <w:bCs/>
                                <w:sz w:val="16"/>
                                <w:szCs w:val="16"/>
                              </w:rPr>
                            </w:pPr>
                            <w:r w:rsidRPr="007D7EAA">
                              <w:rPr>
                                <w:bCs/>
                                <w:sz w:val="16"/>
                                <w:szCs w:val="16"/>
                              </w:rPr>
                              <w:t>egit</w:t>
                            </w:r>
                          </w:p>
                        </w:tc>
                        <w:tc>
                          <w:tcPr>
                            <w:tcW w:w="0" w:type="auto"/>
                            <w:shd w:val="clear" w:color="auto" w:fill="auto"/>
                            <w:vAlign w:val="center"/>
                            <w:hideMark/>
                          </w:tcPr>
                          <w:p w14:paraId="211C092E" w14:textId="77777777" w:rsidR="008E6416" w:rsidRPr="007D7EAA" w:rsidRDefault="008E6416">
                            <w:pPr>
                              <w:rPr>
                                <w:sz w:val="16"/>
                                <w:szCs w:val="16"/>
                              </w:rPr>
                            </w:pPr>
                            <w:r w:rsidRPr="007D7EAA">
                              <w:rPr>
                                <w:sz w:val="16"/>
                                <w:szCs w:val="16"/>
                              </w:rPr>
                              <w:t>eclipse.org</w:t>
                            </w:r>
                          </w:p>
                        </w:tc>
                        <w:tc>
                          <w:tcPr>
                            <w:tcW w:w="0" w:type="auto"/>
                            <w:shd w:val="clear" w:color="auto" w:fill="auto"/>
                            <w:noWrap/>
                            <w:vAlign w:val="center"/>
                            <w:hideMark/>
                          </w:tcPr>
                          <w:p w14:paraId="4B98EC66" w14:textId="77777777" w:rsidR="008E6416" w:rsidRPr="007D7EAA" w:rsidRDefault="008E6416"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8E6416" w:rsidRPr="007D7EAA" w:rsidRDefault="008E6416"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8E6416" w:rsidRPr="007D7EAA" w:rsidRDefault="008E6416"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8E6416" w:rsidRPr="007D7EAA" w:rsidRDefault="008E6416" w:rsidP="004F097D">
                            <w:pPr>
                              <w:jc w:val="center"/>
                              <w:rPr>
                                <w:sz w:val="16"/>
                                <w:szCs w:val="16"/>
                              </w:rPr>
                            </w:pPr>
                            <w:r w:rsidRPr="007D7EAA">
                              <w:rPr>
                                <w:sz w:val="16"/>
                                <w:szCs w:val="16"/>
                              </w:rPr>
                              <w:t>21.3</w:t>
                            </w:r>
                          </w:p>
                        </w:tc>
                        <w:tc>
                          <w:tcPr>
                            <w:tcW w:w="0" w:type="auto"/>
                            <w:shd w:val="clear" w:color="auto" w:fill="auto"/>
                            <w:hideMark/>
                          </w:tcPr>
                          <w:p w14:paraId="58A9FADD" w14:textId="77777777" w:rsidR="008E6416" w:rsidRPr="007D7EAA" w:rsidRDefault="008E6416"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8E6416" w:rsidRPr="007D7EAA" w:rsidRDefault="008E6416"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8E6416" w:rsidRPr="007D7EAA" w:rsidRDefault="008E6416"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8E6416" w:rsidRPr="007D7EAA" w:rsidRDefault="008E6416"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8E6416" w:rsidRPr="007D7EAA" w:rsidRDefault="008E6416"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8E6416" w:rsidRPr="007D7EAA" w:rsidRDefault="008E6416" w:rsidP="004F097D">
                            <w:pPr>
                              <w:jc w:val="center"/>
                              <w:rPr>
                                <w:sz w:val="16"/>
                                <w:szCs w:val="16"/>
                              </w:rPr>
                            </w:pPr>
                            <w:r w:rsidRPr="007D7EAA">
                              <w:rPr>
                                <w:sz w:val="16"/>
                                <w:szCs w:val="16"/>
                              </w:rPr>
                              <w:t>7.3</w:t>
                            </w:r>
                          </w:p>
                        </w:tc>
                      </w:tr>
                      <w:tr w:rsidR="008E6416" w:rsidRPr="007D7EAA" w14:paraId="629194D5" w14:textId="77777777" w:rsidTr="007D7EAA">
                        <w:trPr>
                          <w:trHeight w:val="50"/>
                          <w:jc w:val="center"/>
                        </w:trPr>
                        <w:tc>
                          <w:tcPr>
                            <w:tcW w:w="0" w:type="auto"/>
                            <w:shd w:val="clear" w:color="auto" w:fill="auto"/>
                            <w:noWrap/>
                            <w:vAlign w:val="center"/>
                            <w:hideMark/>
                          </w:tcPr>
                          <w:p w14:paraId="114C5A9F" w14:textId="77777777" w:rsidR="008E6416" w:rsidRPr="007D7EAA" w:rsidRDefault="008E6416">
                            <w:pPr>
                              <w:rPr>
                                <w:bCs/>
                                <w:sz w:val="16"/>
                                <w:szCs w:val="16"/>
                              </w:rPr>
                            </w:pPr>
                            <w:r w:rsidRPr="007D7EAA">
                              <w:rPr>
                                <w:bCs/>
                                <w:sz w:val="16"/>
                                <w:szCs w:val="16"/>
                              </w:rPr>
                              <w:t>jquery</w:t>
                            </w:r>
                          </w:p>
                        </w:tc>
                        <w:tc>
                          <w:tcPr>
                            <w:tcW w:w="0" w:type="auto"/>
                            <w:shd w:val="clear" w:color="auto" w:fill="auto"/>
                            <w:vAlign w:val="center"/>
                            <w:hideMark/>
                          </w:tcPr>
                          <w:p w14:paraId="393D5257"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008C9F83" w14:textId="77777777" w:rsidR="008E6416" w:rsidRPr="007D7EAA" w:rsidRDefault="008E6416"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8E6416" w:rsidRPr="007D7EAA" w:rsidRDefault="008E6416"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8E6416" w:rsidRPr="007D7EAA" w:rsidRDefault="008E6416"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8E6416" w:rsidRPr="007D7EAA" w:rsidRDefault="008E6416" w:rsidP="004F097D">
                            <w:pPr>
                              <w:jc w:val="center"/>
                              <w:rPr>
                                <w:sz w:val="16"/>
                                <w:szCs w:val="16"/>
                              </w:rPr>
                            </w:pPr>
                            <w:r w:rsidRPr="007D7EAA">
                              <w:rPr>
                                <w:sz w:val="16"/>
                                <w:szCs w:val="16"/>
                              </w:rPr>
                              <w:t>65.0</w:t>
                            </w:r>
                          </w:p>
                        </w:tc>
                        <w:tc>
                          <w:tcPr>
                            <w:tcW w:w="0" w:type="auto"/>
                            <w:shd w:val="clear" w:color="auto" w:fill="auto"/>
                            <w:hideMark/>
                          </w:tcPr>
                          <w:p w14:paraId="75138848" w14:textId="77777777" w:rsidR="008E6416" w:rsidRPr="007D7EAA" w:rsidRDefault="008E6416"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8E6416" w:rsidRPr="007D7EAA" w:rsidRDefault="008E6416"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8E6416" w:rsidRPr="007D7EAA" w:rsidRDefault="008E6416"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8E6416" w:rsidRPr="007D7EAA" w:rsidRDefault="008E6416"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8E6416" w:rsidRPr="007D7EAA" w:rsidRDefault="008E6416"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8E6416" w:rsidRPr="007D7EAA" w:rsidRDefault="008E6416" w:rsidP="004F097D">
                            <w:pPr>
                              <w:jc w:val="center"/>
                              <w:rPr>
                                <w:sz w:val="16"/>
                                <w:szCs w:val="16"/>
                              </w:rPr>
                            </w:pPr>
                            <w:r w:rsidRPr="007D7EAA">
                              <w:rPr>
                                <w:sz w:val="16"/>
                                <w:szCs w:val="16"/>
                              </w:rPr>
                              <w:t>9.4</w:t>
                            </w:r>
                          </w:p>
                        </w:tc>
                      </w:tr>
                      <w:tr w:rsidR="008E6416" w:rsidRPr="007D7EAA" w14:paraId="38D58D61" w14:textId="77777777" w:rsidTr="007D7EAA">
                        <w:trPr>
                          <w:trHeight w:val="77"/>
                          <w:jc w:val="center"/>
                        </w:trPr>
                        <w:tc>
                          <w:tcPr>
                            <w:tcW w:w="0" w:type="auto"/>
                            <w:shd w:val="clear" w:color="auto" w:fill="auto"/>
                            <w:noWrap/>
                            <w:vAlign w:val="center"/>
                            <w:hideMark/>
                          </w:tcPr>
                          <w:p w14:paraId="06079CB4" w14:textId="77777777" w:rsidR="008E6416" w:rsidRPr="007D7EAA" w:rsidRDefault="008E6416">
                            <w:pPr>
                              <w:rPr>
                                <w:bCs/>
                                <w:sz w:val="16"/>
                                <w:szCs w:val="16"/>
                              </w:rPr>
                            </w:pPr>
                            <w:r w:rsidRPr="007D7EAA">
                              <w:rPr>
                                <w:bCs/>
                                <w:sz w:val="16"/>
                                <w:szCs w:val="16"/>
                              </w:rPr>
                              <w:t>Tortoise Git</w:t>
                            </w:r>
                          </w:p>
                        </w:tc>
                        <w:tc>
                          <w:tcPr>
                            <w:tcW w:w="0" w:type="auto"/>
                            <w:shd w:val="clear" w:color="auto" w:fill="auto"/>
                            <w:vAlign w:val="center"/>
                            <w:hideMark/>
                          </w:tcPr>
                          <w:p w14:paraId="6D135963" w14:textId="77777777" w:rsidR="008E6416" w:rsidRPr="007D7EAA" w:rsidRDefault="008E6416">
                            <w:pPr>
                              <w:rPr>
                                <w:sz w:val="16"/>
                                <w:szCs w:val="16"/>
                              </w:rPr>
                            </w:pPr>
                            <w:r w:rsidRPr="007D7EAA">
                              <w:rPr>
                                <w:sz w:val="16"/>
                                <w:szCs w:val="16"/>
                              </w:rPr>
                              <w:t>code.google.com</w:t>
                            </w:r>
                          </w:p>
                        </w:tc>
                        <w:tc>
                          <w:tcPr>
                            <w:tcW w:w="0" w:type="auto"/>
                            <w:shd w:val="clear" w:color="auto" w:fill="auto"/>
                            <w:noWrap/>
                            <w:vAlign w:val="center"/>
                            <w:hideMark/>
                          </w:tcPr>
                          <w:p w14:paraId="1A592D6B" w14:textId="77777777" w:rsidR="008E6416" w:rsidRPr="007D7EAA" w:rsidRDefault="008E6416"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8E6416" w:rsidRPr="007D7EAA" w:rsidRDefault="008E6416"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8E6416" w:rsidRPr="007D7EAA" w:rsidRDefault="008E6416"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8E6416" w:rsidRPr="007D7EAA" w:rsidRDefault="008E6416" w:rsidP="004F097D">
                            <w:pPr>
                              <w:jc w:val="center"/>
                              <w:rPr>
                                <w:sz w:val="16"/>
                                <w:szCs w:val="16"/>
                              </w:rPr>
                            </w:pPr>
                            <w:r w:rsidRPr="007D7EAA">
                              <w:rPr>
                                <w:sz w:val="16"/>
                                <w:szCs w:val="16"/>
                              </w:rPr>
                              <w:t>68.0</w:t>
                            </w:r>
                          </w:p>
                        </w:tc>
                        <w:tc>
                          <w:tcPr>
                            <w:tcW w:w="0" w:type="auto"/>
                            <w:shd w:val="clear" w:color="auto" w:fill="auto"/>
                            <w:hideMark/>
                          </w:tcPr>
                          <w:p w14:paraId="50846713" w14:textId="77777777" w:rsidR="008E6416" w:rsidRPr="007D7EAA" w:rsidRDefault="008E6416"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8E6416" w:rsidRPr="007D7EAA" w:rsidRDefault="008E6416"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8E6416" w:rsidRPr="007D7EAA" w:rsidRDefault="008E6416"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8E6416" w:rsidRPr="007D7EAA" w:rsidRDefault="008E6416"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8E6416" w:rsidRPr="007D7EAA" w:rsidRDefault="008E6416"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8E6416" w:rsidRPr="007D7EAA" w:rsidRDefault="008E6416" w:rsidP="004F097D">
                            <w:pPr>
                              <w:jc w:val="center"/>
                              <w:rPr>
                                <w:sz w:val="16"/>
                                <w:szCs w:val="16"/>
                              </w:rPr>
                            </w:pPr>
                            <w:r w:rsidRPr="007D7EAA">
                              <w:rPr>
                                <w:sz w:val="16"/>
                                <w:szCs w:val="16"/>
                              </w:rPr>
                              <w:t>9.6</w:t>
                            </w:r>
                          </w:p>
                        </w:tc>
                      </w:tr>
                      <w:tr w:rsidR="008E6416" w:rsidRPr="007D7EAA" w14:paraId="6B2CF304" w14:textId="77777777" w:rsidTr="007D7EAA">
                        <w:trPr>
                          <w:trHeight w:val="50"/>
                          <w:jc w:val="center"/>
                        </w:trPr>
                        <w:tc>
                          <w:tcPr>
                            <w:tcW w:w="0" w:type="auto"/>
                            <w:shd w:val="clear" w:color="auto" w:fill="auto"/>
                            <w:noWrap/>
                            <w:vAlign w:val="center"/>
                            <w:hideMark/>
                          </w:tcPr>
                          <w:p w14:paraId="739DA0A5" w14:textId="77777777" w:rsidR="008E6416" w:rsidRPr="007D7EAA" w:rsidRDefault="008E6416">
                            <w:pPr>
                              <w:rPr>
                                <w:bCs/>
                                <w:sz w:val="16"/>
                                <w:szCs w:val="16"/>
                              </w:rPr>
                            </w:pPr>
                            <w:r w:rsidRPr="007D7EAA">
                              <w:rPr>
                                <w:bCs/>
                                <w:sz w:val="16"/>
                                <w:szCs w:val="16"/>
                              </w:rPr>
                              <w:t>Gitextensions</w:t>
                            </w:r>
                          </w:p>
                        </w:tc>
                        <w:tc>
                          <w:tcPr>
                            <w:tcW w:w="0" w:type="auto"/>
                            <w:shd w:val="clear" w:color="auto" w:fill="auto"/>
                            <w:vAlign w:val="center"/>
                            <w:hideMark/>
                          </w:tcPr>
                          <w:p w14:paraId="0128D50E"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168217FC" w14:textId="77777777" w:rsidR="008E6416" w:rsidRPr="007D7EAA" w:rsidRDefault="008E6416"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8E6416" w:rsidRPr="007D7EAA" w:rsidRDefault="008E6416"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8E6416" w:rsidRPr="007D7EAA" w:rsidRDefault="008E6416" w:rsidP="004F097D">
                            <w:pPr>
                              <w:jc w:val="center"/>
                              <w:rPr>
                                <w:sz w:val="16"/>
                                <w:szCs w:val="16"/>
                              </w:rPr>
                            </w:pPr>
                            <w:r w:rsidRPr="007D7EAA">
                              <w:rPr>
                                <w:sz w:val="16"/>
                                <w:szCs w:val="16"/>
                              </w:rPr>
                              <w:t>1,549</w:t>
                            </w:r>
                          </w:p>
                        </w:tc>
                        <w:tc>
                          <w:tcPr>
                            <w:tcW w:w="0" w:type="auto"/>
                            <w:shd w:val="clear" w:color="auto" w:fill="auto"/>
                            <w:hideMark/>
                          </w:tcPr>
                          <w:p w14:paraId="13DFA12B" w14:textId="77777777" w:rsidR="008E6416" w:rsidRPr="007D7EAA" w:rsidRDefault="008E6416" w:rsidP="004F097D">
                            <w:pPr>
                              <w:jc w:val="center"/>
                              <w:rPr>
                                <w:sz w:val="16"/>
                                <w:szCs w:val="16"/>
                              </w:rPr>
                            </w:pPr>
                            <w:r w:rsidRPr="007D7EAA">
                              <w:rPr>
                                <w:sz w:val="16"/>
                                <w:szCs w:val="16"/>
                              </w:rPr>
                              <w:t>73.0</w:t>
                            </w:r>
                          </w:p>
                        </w:tc>
                        <w:tc>
                          <w:tcPr>
                            <w:tcW w:w="0" w:type="auto"/>
                            <w:shd w:val="clear" w:color="auto" w:fill="auto"/>
                            <w:hideMark/>
                          </w:tcPr>
                          <w:p w14:paraId="0536A52C" w14:textId="77777777" w:rsidR="008E6416" w:rsidRPr="007D7EAA" w:rsidRDefault="008E6416"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8E6416" w:rsidRPr="007D7EAA" w:rsidRDefault="008E6416"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8E6416" w:rsidRPr="007D7EAA" w:rsidRDefault="008E6416"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8E6416" w:rsidRPr="007D7EAA" w:rsidRDefault="008E6416"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8E6416" w:rsidRPr="007D7EAA" w:rsidRDefault="008E6416"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8E6416" w:rsidRPr="007D7EAA" w:rsidRDefault="008E6416" w:rsidP="004F097D">
                            <w:pPr>
                              <w:jc w:val="center"/>
                              <w:rPr>
                                <w:sz w:val="16"/>
                                <w:szCs w:val="16"/>
                              </w:rPr>
                            </w:pPr>
                            <w:r w:rsidRPr="007D7EAA">
                              <w:rPr>
                                <w:sz w:val="16"/>
                                <w:szCs w:val="16"/>
                              </w:rPr>
                              <w:t>10.6</w:t>
                            </w:r>
                          </w:p>
                        </w:tc>
                      </w:tr>
                      <w:tr w:rsidR="008E6416" w:rsidRPr="007D7EAA" w14:paraId="6B1A15E5" w14:textId="77777777" w:rsidTr="007D7EAA">
                        <w:trPr>
                          <w:trHeight w:val="50"/>
                          <w:jc w:val="center"/>
                        </w:trPr>
                        <w:tc>
                          <w:tcPr>
                            <w:tcW w:w="0" w:type="auto"/>
                            <w:shd w:val="clear" w:color="auto" w:fill="auto"/>
                            <w:noWrap/>
                            <w:vAlign w:val="center"/>
                            <w:hideMark/>
                          </w:tcPr>
                          <w:p w14:paraId="3673E274" w14:textId="77777777" w:rsidR="008E6416" w:rsidRPr="007D7EAA" w:rsidRDefault="008E6416">
                            <w:pPr>
                              <w:rPr>
                                <w:bCs/>
                                <w:sz w:val="16"/>
                                <w:szCs w:val="16"/>
                              </w:rPr>
                            </w:pPr>
                            <w:r w:rsidRPr="007D7EAA">
                              <w:rPr>
                                <w:bCs/>
                                <w:sz w:val="16"/>
                                <w:szCs w:val="16"/>
                              </w:rPr>
                              <w:t>Drupal</w:t>
                            </w:r>
                          </w:p>
                        </w:tc>
                        <w:tc>
                          <w:tcPr>
                            <w:tcW w:w="0" w:type="auto"/>
                            <w:shd w:val="clear" w:color="auto" w:fill="auto"/>
                            <w:vAlign w:val="center"/>
                            <w:hideMark/>
                          </w:tcPr>
                          <w:p w14:paraId="16C35BAD" w14:textId="77777777" w:rsidR="008E6416" w:rsidRPr="007D7EAA" w:rsidRDefault="008E6416">
                            <w:pPr>
                              <w:rPr>
                                <w:sz w:val="16"/>
                                <w:szCs w:val="16"/>
                              </w:rPr>
                            </w:pPr>
                            <w:r w:rsidRPr="007D7EAA">
                              <w:rPr>
                                <w:sz w:val="16"/>
                                <w:szCs w:val="16"/>
                              </w:rPr>
                              <w:t>drupal.org</w:t>
                            </w:r>
                          </w:p>
                        </w:tc>
                        <w:tc>
                          <w:tcPr>
                            <w:tcW w:w="0" w:type="auto"/>
                            <w:shd w:val="clear" w:color="auto" w:fill="auto"/>
                            <w:noWrap/>
                            <w:vAlign w:val="center"/>
                            <w:hideMark/>
                          </w:tcPr>
                          <w:p w14:paraId="5FA0C606" w14:textId="77777777" w:rsidR="008E6416" w:rsidRPr="007D7EAA" w:rsidRDefault="008E6416"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8E6416" w:rsidRPr="007D7EAA" w:rsidRDefault="008E6416"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8E6416" w:rsidRPr="007D7EAA" w:rsidRDefault="008E6416" w:rsidP="004F097D">
                            <w:pPr>
                              <w:jc w:val="center"/>
                              <w:rPr>
                                <w:sz w:val="16"/>
                                <w:szCs w:val="16"/>
                              </w:rPr>
                            </w:pPr>
                            <w:r w:rsidRPr="007D7EAA">
                              <w:rPr>
                                <w:sz w:val="16"/>
                                <w:szCs w:val="16"/>
                              </w:rPr>
                              <w:t>9,290</w:t>
                            </w:r>
                          </w:p>
                        </w:tc>
                        <w:tc>
                          <w:tcPr>
                            <w:tcW w:w="0" w:type="auto"/>
                            <w:shd w:val="clear" w:color="auto" w:fill="auto"/>
                          </w:tcPr>
                          <w:p w14:paraId="0A056DAA"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8E6416" w:rsidRPr="007D7EAA" w:rsidRDefault="008E6416"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8E6416" w:rsidRPr="007D7EAA" w:rsidRDefault="008E6416"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8E6416" w:rsidRPr="007D7EAA" w:rsidRDefault="008E6416"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8E6416" w:rsidRPr="007D7EAA" w:rsidRDefault="008E6416"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8E6416" w:rsidRPr="007D7EAA" w:rsidRDefault="008E6416" w:rsidP="004F097D">
                            <w:pPr>
                              <w:jc w:val="center"/>
                              <w:rPr>
                                <w:sz w:val="16"/>
                                <w:szCs w:val="16"/>
                              </w:rPr>
                            </w:pPr>
                            <w:r w:rsidRPr="007D7EAA">
                              <w:rPr>
                                <w:sz w:val="16"/>
                                <w:szCs w:val="16"/>
                              </w:rPr>
                              <w:t>18.0</w:t>
                            </w:r>
                          </w:p>
                        </w:tc>
                      </w:tr>
                      <w:tr w:rsidR="008E6416" w:rsidRPr="007D7EAA" w14:paraId="45BC4F44" w14:textId="77777777" w:rsidTr="007D7EAA">
                        <w:trPr>
                          <w:trHeight w:val="71"/>
                          <w:jc w:val="center"/>
                        </w:trPr>
                        <w:tc>
                          <w:tcPr>
                            <w:tcW w:w="0" w:type="auto"/>
                            <w:shd w:val="clear" w:color="auto" w:fill="auto"/>
                            <w:noWrap/>
                            <w:vAlign w:val="center"/>
                            <w:hideMark/>
                          </w:tcPr>
                          <w:p w14:paraId="62C6CF67" w14:textId="77777777" w:rsidR="008E6416" w:rsidRPr="007D7EAA" w:rsidRDefault="008E6416">
                            <w:pPr>
                              <w:rPr>
                                <w:bCs/>
                                <w:sz w:val="16"/>
                                <w:szCs w:val="16"/>
                              </w:rPr>
                            </w:pPr>
                            <w:r w:rsidRPr="007D7EAA">
                              <w:rPr>
                                <w:bCs/>
                                <w:sz w:val="16"/>
                                <w:szCs w:val="16"/>
                              </w:rPr>
                              <w:t>Expresso Livre</w:t>
                            </w:r>
                          </w:p>
                        </w:tc>
                        <w:tc>
                          <w:tcPr>
                            <w:tcW w:w="0" w:type="auto"/>
                            <w:shd w:val="clear" w:color="auto" w:fill="auto"/>
                            <w:vAlign w:val="center"/>
                            <w:hideMark/>
                          </w:tcPr>
                          <w:p w14:paraId="000F91D7" w14:textId="77777777" w:rsidR="008E6416" w:rsidRPr="007D7EAA" w:rsidRDefault="008E6416">
                            <w:pPr>
                              <w:rPr>
                                <w:sz w:val="16"/>
                                <w:szCs w:val="16"/>
                              </w:rPr>
                            </w:pPr>
                            <w:r w:rsidRPr="007D7EAA">
                              <w:rPr>
                                <w:sz w:val="16"/>
                                <w:szCs w:val="16"/>
                              </w:rPr>
                              <w:t>gitorious.org</w:t>
                            </w:r>
                          </w:p>
                        </w:tc>
                        <w:tc>
                          <w:tcPr>
                            <w:tcW w:w="0" w:type="auto"/>
                            <w:shd w:val="clear" w:color="auto" w:fill="auto"/>
                            <w:noWrap/>
                            <w:vAlign w:val="center"/>
                            <w:hideMark/>
                          </w:tcPr>
                          <w:p w14:paraId="705A9C66" w14:textId="77777777" w:rsidR="008E6416" w:rsidRPr="007D7EAA" w:rsidRDefault="008E6416"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8E6416" w:rsidRPr="007D7EAA" w:rsidRDefault="008E6416"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8E6416" w:rsidRPr="007D7EAA" w:rsidRDefault="008E6416" w:rsidP="004F097D">
                            <w:pPr>
                              <w:jc w:val="center"/>
                              <w:rPr>
                                <w:sz w:val="16"/>
                                <w:szCs w:val="16"/>
                              </w:rPr>
                            </w:pPr>
                            <w:r w:rsidRPr="007D7EAA">
                              <w:rPr>
                                <w:sz w:val="16"/>
                                <w:szCs w:val="16"/>
                              </w:rPr>
                              <w:t>20,729</w:t>
                            </w:r>
                          </w:p>
                        </w:tc>
                        <w:tc>
                          <w:tcPr>
                            <w:tcW w:w="0" w:type="auto"/>
                            <w:shd w:val="clear" w:color="auto" w:fill="auto"/>
                          </w:tcPr>
                          <w:p w14:paraId="3837A130"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8E6416" w:rsidRPr="007D7EAA" w:rsidRDefault="008E6416"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8E6416" w:rsidRPr="007D7EAA" w:rsidRDefault="008E6416"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8E6416" w:rsidRPr="007D7EAA" w:rsidRDefault="008E6416"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8E6416" w:rsidRPr="007D7EAA" w:rsidRDefault="008E6416"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8E6416" w:rsidRPr="007D7EAA" w:rsidRDefault="008E6416" w:rsidP="004F097D">
                            <w:pPr>
                              <w:jc w:val="center"/>
                              <w:rPr>
                                <w:sz w:val="16"/>
                                <w:szCs w:val="16"/>
                              </w:rPr>
                            </w:pPr>
                            <w:r w:rsidRPr="007D7EAA">
                              <w:rPr>
                                <w:sz w:val="16"/>
                                <w:szCs w:val="16"/>
                              </w:rPr>
                              <w:t>19.3</w:t>
                            </w:r>
                          </w:p>
                        </w:tc>
                      </w:tr>
                      <w:tr w:rsidR="008E6416" w:rsidRPr="007D7EAA" w14:paraId="0D4BAB06" w14:textId="77777777" w:rsidTr="007D7EAA">
                        <w:trPr>
                          <w:trHeight w:val="145"/>
                          <w:jc w:val="center"/>
                        </w:trPr>
                        <w:tc>
                          <w:tcPr>
                            <w:tcW w:w="0" w:type="auto"/>
                            <w:shd w:val="clear" w:color="auto" w:fill="auto"/>
                            <w:noWrap/>
                            <w:vAlign w:val="center"/>
                            <w:hideMark/>
                          </w:tcPr>
                          <w:p w14:paraId="6439BE11" w14:textId="77777777" w:rsidR="008E6416" w:rsidRPr="007D7EAA" w:rsidRDefault="008E6416">
                            <w:pPr>
                              <w:rPr>
                                <w:bCs/>
                                <w:sz w:val="16"/>
                                <w:szCs w:val="16"/>
                              </w:rPr>
                            </w:pPr>
                            <w:r w:rsidRPr="007D7EAA">
                              <w:rPr>
                                <w:bCs/>
                                <w:sz w:val="16"/>
                                <w:szCs w:val="16"/>
                              </w:rPr>
                              <w:t>Git</w:t>
                            </w:r>
                          </w:p>
                        </w:tc>
                        <w:tc>
                          <w:tcPr>
                            <w:tcW w:w="0" w:type="auto"/>
                            <w:shd w:val="clear" w:color="auto" w:fill="auto"/>
                            <w:vAlign w:val="center"/>
                            <w:hideMark/>
                          </w:tcPr>
                          <w:p w14:paraId="163D6E44" w14:textId="77777777" w:rsidR="008E6416" w:rsidRPr="007D7EAA" w:rsidRDefault="008E6416">
                            <w:pPr>
                              <w:rPr>
                                <w:sz w:val="16"/>
                                <w:szCs w:val="16"/>
                              </w:rPr>
                            </w:pPr>
                            <w:r w:rsidRPr="007D7EAA">
                              <w:rPr>
                                <w:sz w:val="16"/>
                                <w:szCs w:val="16"/>
                              </w:rPr>
                              <w:t>github.com</w:t>
                            </w:r>
                          </w:p>
                        </w:tc>
                        <w:tc>
                          <w:tcPr>
                            <w:tcW w:w="0" w:type="auto"/>
                            <w:shd w:val="clear" w:color="auto" w:fill="auto"/>
                            <w:noWrap/>
                            <w:vAlign w:val="center"/>
                            <w:hideMark/>
                          </w:tcPr>
                          <w:p w14:paraId="4DBBE33F" w14:textId="77777777" w:rsidR="008E6416" w:rsidRPr="007D7EAA" w:rsidRDefault="008E6416"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8E6416" w:rsidRPr="007D7EAA" w:rsidRDefault="008E6416"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8E6416" w:rsidRPr="007D7EAA" w:rsidRDefault="008E6416" w:rsidP="004F097D">
                            <w:pPr>
                              <w:jc w:val="center"/>
                              <w:rPr>
                                <w:sz w:val="16"/>
                                <w:szCs w:val="16"/>
                              </w:rPr>
                            </w:pPr>
                            <w:r w:rsidRPr="007D7EAA">
                              <w:rPr>
                                <w:sz w:val="16"/>
                                <w:szCs w:val="16"/>
                              </w:rPr>
                              <w:t>2,656</w:t>
                            </w:r>
                          </w:p>
                        </w:tc>
                        <w:tc>
                          <w:tcPr>
                            <w:tcW w:w="0" w:type="auto"/>
                            <w:shd w:val="clear" w:color="auto" w:fill="auto"/>
                          </w:tcPr>
                          <w:p w14:paraId="28485709"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8E6416" w:rsidRPr="007D7EAA" w:rsidRDefault="008E6416"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8E6416" w:rsidRPr="007D7EAA" w:rsidRDefault="008E6416"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8E6416" w:rsidRPr="007D7EAA" w:rsidRDefault="008E6416"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8E6416" w:rsidRPr="007D7EAA" w:rsidRDefault="008E6416"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8E6416" w:rsidRPr="007D7EAA" w:rsidRDefault="008E6416"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8E6416" w:rsidRPr="007D7EAA" w:rsidRDefault="008E6416" w:rsidP="004F097D">
                            <w:pPr>
                              <w:jc w:val="center"/>
                              <w:rPr>
                                <w:sz w:val="16"/>
                                <w:szCs w:val="16"/>
                              </w:rPr>
                            </w:pPr>
                            <w:r w:rsidRPr="007D7EAA">
                              <w:rPr>
                                <w:sz w:val="16"/>
                                <w:szCs w:val="16"/>
                              </w:rPr>
                              <w:t>40.0</w:t>
                            </w:r>
                          </w:p>
                        </w:tc>
                      </w:tr>
                    </w:tbl>
                    <w:p w14:paraId="2AECAFAA" w14:textId="4FE2007C" w:rsidR="008E6416" w:rsidRPr="00FC75F9" w:rsidRDefault="008E6416"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8E6416" w:rsidRDefault="008E6416" w:rsidP="0097625C"/>
                  </w:txbxContent>
                </v:textbox>
                <w10:wrap type="square" anchorx="margin" anchory="margin"/>
                <w10:anchorlock/>
              </v:shape>
            </w:pict>
          </mc:Fallback>
        </mc:AlternateContent>
      </w:r>
      <w:r w:rsidR="0097625C"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0097625C" w:rsidRPr="00357912">
        <w:rPr>
          <w:i/>
          <w:lang w:eastAsia="pt-BR"/>
        </w:rPr>
        <w:t>O(x</w:t>
      </w:r>
      <w:r w:rsidR="0097625C" w:rsidRPr="00357912">
        <w:rPr>
          <w:i/>
          <w:vertAlign w:val="superscript"/>
          <w:lang w:eastAsia="pt-BR"/>
        </w:rPr>
        <w:t>2</w:t>
      </w:r>
      <w:r w:rsidR="0097625C" w:rsidRPr="00357912">
        <w:rPr>
          <w:lang w:eastAsia="pt-BR"/>
        </w:rPr>
        <w:t xml:space="preserve">) space complexity (being </w:t>
      </w:r>
      <w:r w:rsidR="0097625C" w:rsidRPr="00357912">
        <w:rPr>
          <w:i/>
          <w:lang w:eastAsia="pt-BR"/>
        </w:rPr>
        <w:t>x</w:t>
      </w:r>
      <w:r w:rsidR="0097625C" w:rsidRPr="00357912">
        <w:rPr>
          <w:lang w:eastAsia="pt-BR"/>
        </w:rPr>
        <w:t xml:space="preserve"> the number of commits). Our </w:t>
      </w:r>
      <w:r w:rsidR="007038DB">
        <w:rPr>
          <w:lang w:eastAsia="pt-BR"/>
        </w:rPr>
        <w:t>experiment computer</w:t>
      </w:r>
      <w:r w:rsidR="0097625C" w:rsidRPr="00357912">
        <w:rPr>
          <w:lang w:eastAsia="pt-BR"/>
        </w:rPr>
        <w:t xml:space="preserve"> was configured with a 2 GB maximum Java Heap Size, which let us analyze repositories with up to 6K commits. This is a side effect of using JUNG and subject to future improvements.</w:t>
      </w:r>
    </w:p>
    <w:p w14:paraId="49FC442E" w14:textId="3399888F" w:rsidR="00BA444C" w:rsidRPr="00357912" w:rsidRDefault="00390BFF" w:rsidP="00BA444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22400" behindDoc="0" locked="1" layoutInCell="1" allowOverlap="0" wp14:anchorId="59E72140" wp14:editId="39C75E59">
                <wp:simplePos x="0" y="0"/>
                <wp:positionH relativeFrom="margin">
                  <wp:align>left</wp:align>
                </wp:positionH>
                <wp:positionV relativeFrom="margin">
                  <wp:align>bottom</wp:align>
                </wp:positionV>
                <wp:extent cx="3048635" cy="1630680"/>
                <wp:effectExtent l="0" t="0" r="0" b="0"/>
                <wp:wrapSquare wrapText="bothSides"/>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6306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C27E8D" w14:textId="698E011C" w:rsidR="008E6416" w:rsidRPr="005672AD" w:rsidRDefault="008E6416" w:rsidP="005672AD">
                            <w:pPr>
                              <w:pStyle w:val="Legenda"/>
                              <w:rPr>
                                <w:rFonts w:cs="Times New Roman"/>
                                <w:noProof/>
                                <w:szCs w:val="20"/>
                              </w:rPr>
                            </w:pPr>
                            <w:bookmarkStart w:id="44" w:name="_Ref401781681"/>
                            <w:r>
                              <w:t xml:space="preserve">Table </w:t>
                            </w:r>
                            <w:r w:rsidR="002D27DD">
                              <w:fldChar w:fldCharType="begin"/>
                            </w:r>
                            <w:r w:rsidR="002D27DD">
                              <w:instrText xml:space="preserve"> SEQ Table \* ARABIC </w:instrText>
                            </w:r>
                            <w:r w:rsidR="002D27DD">
                              <w:fldChar w:fldCharType="separate"/>
                            </w:r>
                            <w:r w:rsidR="003F09A3">
                              <w:rPr>
                                <w:noProof/>
                              </w:rPr>
                              <w:t>5</w:t>
                            </w:r>
                            <w:r w:rsidR="002D27DD">
                              <w:rPr>
                                <w:noProof/>
                              </w:rPr>
                              <w:fldChar w:fldCharType="end"/>
                            </w:r>
                            <w:bookmarkEnd w:id="44"/>
                            <w:r>
                              <w:t>. Spearman’s rank correlation coefficient between repository size metrics and DyeVC operations time</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8E6416" w:rsidRPr="007038DB" w14:paraId="2421C220" w14:textId="77777777" w:rsidTr="007038DB">
                              <w:trPr>
                                <w:trHeight w:val="40"/>
                                <w:jc w:val="center"/>
                              </w:trPr>
                              <w:tc>
                                <w:tcPr>
                                  <w:tcW w:w="0" w:type="auto"/>
                                  <w:vAlign w:val="center"/>
                                  <w:hideMark/>
                                </w:tcPr>
                                <w:p w14:paraId="777DB392" w14:textId="77777777" w:rsidR="008E6416" w:rsidRPr="003A4647" w:rsidRDefault="008E6416"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8E6416" w:rsidRPr="003A4647" w:rsidRDefault="008E6416">
                                  <w:pPr>
                                    <w:pStyle w:val="tablecolhead"/>
                                    <w:rPr>
                                      <w:i/>
                                      <w:lang w:eastAsia="pt-BR"/>
                                    </w:rPr>
                                  </w:pPr>
                                  <w:r w:rsidRPr="003A4647">
                                    <w:rPr>
                                      <w:i/>
                                      <w:lang w:eastAsia="pt-BR"/>
                                    </w:rPr>
                                    <w:t># commits</w:t>
                                  </w:r>
                                </w:p>
                              </w:tc>
                              <w:tc>
                                <w:tcPr>
                                  <w:tcW w:w="0" w:type="auto"/>
                                  <w:vAlign w:val="center"/>
                                  <w:hideMark/>
                                </w:tcPr>
                                <w:p w14:paraId="50877E44" w14:textId="77777777" w:rsidR="008E6416" w:rsidRPr="003A4647" w:rsidRDefault="008E6416">
                                  <w:pPr>
                                    <w:pStyle w:val="tablecolhead"/>
                                    <w:rPr>
                                      <w:i/>
                                      <w:lang w:eastAsia="pt-BR"/>
                                    </w:rPr>
                                  </w:pPr>
                                  <w:r w:rsidRPr="003A4647">
                                    <w:rPr>
                                      <w:i/>
                                      <w:lang w:eastAsia="pt-BR"/>
                                    </w:rPr>
                                    <w:t>Size</w:t>
                                  </w:r>
                                </w:p>
                              </w:tc>
                              <w:tc>
                                <w:tcPr>
                                  <w:tcW w:w="0" w:type="auto"/>
                                  <w:vAlign w:val="center"/>
                                  <w:hideMark/>
                                </w:tcPr>
                                <w:p w14:paraId="7903DC27" w14:textId="77777777" w:rsidR="008E6416" w:rsidRPr="003A4647" w:rsidRDefault="008E6416">
                                  <w:pPr>
                                    <w:pStyle w:val="tablecolhead"/>
                                    <w:rPr>
                                      <w:i/>
                                      <w:lang w:eastAsia="pt-BR"/>
                                    </w:rPr>
                                  </w:pPr>
                                  <w:r w:rsidRPr="003A4647">
                                    <w:rPr>
                                      <w:i/>
                                      <w:lang w:eastAsia="pt-BR"/>
                                    </w:rPr>
                                    <w:t># files</w:t>
                                  </w:r>
                                </w:p>
                              </w:tc>
                            </w:tr>
                            <w:tr w:rsidR="008E6416" w:rsidRPr="007038DB" w14:paraId="3F0B8521" w14:textId="77777777" w:rsidTr="007038DB">
                              <w:trPr>
                                <w:trHeight w:val="60"/>
                                <w:jc w:val="center"/>
                              </w:trPr>
                              <w:tc>
                                <w:tcPr>
                                  <w:tcW w:w="0" w:type="auto"/>
                                  <w:noWrap/>
                                  <w:vAlign w:val="bottom"/>
                                  <w:hideMark/>
                                </w:tcPr>
                                <w:p w14:paraId="3E210624" w14:textId="77777777" w:rsidR="008E6416" w:rsidRPr="007038DB" w:rsidRDefault="008E6416">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5ED6DC68" w:rsidR="008E6416" w:rsidRPr="007038DB" w:rsidRDefault="008E6416"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45E24D43" w14:textId="6E731C5C" w:rsidR="008E6416" w:rsidRPr="007038DB" w:rsidRDefault="008E6416"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15BAEC64" w14:textId="2F357305" w:rsidR="008E6416" w:rsidRPr="007038DB" w:rsidRDefault="008E6416" w:rsidP="004F097D">
                                  <w:pPr>
                                    <w:jc w:val="center"/>
                                    <w:rPr>
                                      <w:color w:val="000000"/>
                                      <w:sz w:val="16"/>
                                      <w:szCs w:val="16"/>
                                      <w:lang w:eastAsia="pt-BR"/>
                                    </w:rPr>
                                  </w:pPr>
                                  <w:r>
                                    <w:rPr>
                                      <w:color w:val="000000"/>
                                      <w:sz w:val="16"/>
                                      <w:szCs w:val="16"/>
                                      <w:lang w:eastAsia="pt-BR"/>
                                    </w:rPr>
                                    <w:t>0.76</w:t>
                                  </w:r>
                                </w:p>
                              </w:tc>
                            </w:tr>
                            <w:tr w:rsidR="008E6416" w:rsidRPr="007038DB" w14:paraId="49226118" w14:textId="77777777" w:rsidTr="007038DB">
                              <w:trPr>
                                <w:trHeight w:val="63"/>
                                <w:jc w:val="center"/>
                              </w:trPr>
                              <w:tc>
                                <w:tcPr>
                                  <w:tcW w:w="0" w:type="auto"/>
                                  <w:noWrap/>
                                  <w:vAlign w:val="bottom"/>
                                  <w:hideMark/>
                                </w:tcPr>
                                <w:p w14:paraId="37FF23CC" w14:textId="77777777" w:rsidR="008E6416" w:rsidRPr="007038DB" w:rsidRDefault="008E6416">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8E6416" w:rsidRPr="007038DB" w:rsidRDefault="008E6416"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8E6416" w:rsidRPr="007038DB" w:rsidRDefault="008E6416"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8E6416" w:rsidRPr="007038DB" w:rsidRDefault="008E6416" w:rsidP="004F097D">
                                  <w:pPr>
                                    <w:jc w:val="center"/>
                                    <w:rPr>
                                      <w:color w:val="000000"/>
                                      <w:sz w:val="16"/>
                                      <w:szCs w:val="16"/>
                                      <w:lang w:eastAsia="pt-BR"/>
                                    </w:rPr>
                                  </w:pPr>
                                  <w:r>
                                    <w:rPr>
                                      <w:color w:val="000000"/>
                                      <w:sz w:val="16"/>
                                      <w:szCs w:val="16"/>
                                      <w:lang w:eastAsia="pt-BR"/>
                                    </w:rPr>
                                    <w:t>0.76</w:t>
                                  </w:r>
                                </w:p>
                              </w:tc>
                            </w:tr>
                            <w:tr w:rsidR="008E6416" w:rsidRPr="007038DB" w14:paraId="15C29068" w14:textId="77777777" w:rsidTr="007038DB">
                              <w:trPr>
                                <w:trHeight w:val="60"/>
                                <w:jc w:val="center"/>
                              </w:trPr>
                              <w:tc>
                                <w:tcPr>
                                  <w:tcW w:w="0" w:type="auto"/>
                                  <w:noWrap/>
                                  <w:vAlign w:val="bottom"/>
                                  <w:hideMark/>
                                </w:tcPr>
                                <w:p w14:paraId="46F3A392" w14:textId="77777777" w:rsidR="008E6416" w:rsidRPr="007038DB" w:rsidRDefault="008E6416">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8E6416" w:rsidRPr="007038DB" w:rsidRDefault="008E6416" w:rsidP="004F097D">
                                  <w:pPr>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8E6416" w:rsidRPr="007038DB" w:rsidRDefault="008E6416" w:rsidP="004F097D">
                                  <w:pPr>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8E6416" w:rsidRPr="007038DB" w:rsidRDefault="008E6416" w:rsidP="004F097D">
                                  <w:pPr>
                                    <w:jc w:val="center"/>
                                    <w:rPr>
                                      <w:color w:val="000000"/>
                                      <w:sz w:val="16"/>
                                      <w:szCs w:val="16"/>
                                      <w:lang w:eastAsia="pt-BR"/>
                                    </w:rPr>
                                  </w:pPr>
                                  <w:r>
                                    <w:rPr>
                                      <w:color w:val="000000"/>
                                      <w:sz w:val="16"/>
                                      <w:szCs w:val="16"/>
                                      <w:lang w:eastAsia="pt-BR"/>
                                    </w:rPr>
                                    <w:t>0.72</w:t>
                                  </w:r>
                                </w:p>
                              </w:tc>
                            </w:tr>
                            <w:tr w:rsidR="008E6416" w:rsidRPr="007038DB" w14:paraId="2DFE00CE" w14:textId="77777777" w:rsidTr="007038DB">
                              <w:trPr>
                                <w:trHeight w:val="60"/>
                                <w:jc w:val="center"/>
                              </w:trPr>
                              <w:tc>
                                <w:tcPr>
                                  <w:tcW w:w="0" w:type="auto"/>
                                  <w:noWrap/>
                                  <w:vAlign w:val="bottom"/>
                                  <w:hideMark/>
                                </w:tcPr>
                                <w:p w14:paraId="642AAF6F" w14:textId="77777777" w:rsidR="008E6416" w:rsidRPr="007038DB" w:rsidRDefault="008E6416">
                                  <w:pPr>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noWrap/>
                                  <w:vAlign w:val="bottom"/>
                                  <w:hideMark/>
                                </w:tcPr>
                                <w:p w14:paraId="5499245E" w14:textId="1B6D2E95"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8E6416" w:rsidRPr="007038DB" w:rsidRDefault="008E6416"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8E6416" w:rsidRPr="007038DB" w:rsidRDefault="008E6416" w:rsidP="004F097D">
                                  <w:pPr>
                                    <w:jc w:val="center"/>
                                    <w:rPr>
                                      <w:color w:val="000000"/>
                                      <w:sz w:val="16"/>
                                      <w:szCs w:val="16"/>
                                      <w:lang w:val="pt-BR" w:eastAsia="pt-BR"/>
                                    </w:rPr>
                                  </w:pPr>
                                  <w:r>
                                    <w:rPr>
                                      <w:color w:val="000000"/>
                                      <w:sz w:val="16"/>
                                      <w:szCs w:val="16"/>
                                      <w:lang w:val="pt-BR" w:eastAsia="pt-BR"/>
                                    </w:rPr>
                                    <w:t>0.52</w:t>
                                  </w:r>
                                </w:p>
                              </w:tc>
                            </w:tr>
                            <w:tr w:rsidR="008E6416" w:rsidRPr="007038DB" w14:paraId="1164C6A1" w14:textId="77777777" w:rsidTr="007038DB">
                              <w:trPr>
                                <w:trHeight w:val="60"/>
                                <w:jc w:val="center"/>
                              </w:trPr>
                              <w:tc>
                                <w:tcPr>
                                  <w:tcW w:w="0" w:type="auto"/>
                                  <w:noWrap/>
                                  <w:vAlign w:val="bottom"/>
                                  <w:hideMark/>
                                </w:tcPr>
                                <w:p w14:paraId="0471AB6B" w14:textId="77777777" w:rsidR="008E6416" w:rsidRPr="007038DB" w:rsidRDefault="008E6416">
                                  <w:pPr>
                                    <w:rPr>
                                      <w:bCs/>
                                      <w:color w:val="000000"/>
                                      <w:sz w:val="16"/>
                                      <w:szCs w:val="16"/>
                                      <w:lang w:val="pt-BR" w:eastAsia="pt-BR"/>
                                    </w:rPr>
                                  </w:pPr>
                                  <w:r w:rsidRPr="007038DB">
                                    <w:rPr>
                                      <w:bCs/>
                                      <w:color w:val="000000"/>
                                      <w:sz w:val="16"/>
                                      <w:szCs w:val="16"/>
                                      <w:lang w:val="pt-BR" w:eastAsia="pt-BR"/>
                                    </w:rPr>
                                    <w:t>Commit History</w:t>
                                  </w:r>
                                </w:p>
                              </w:tc>
                              <w:tc>
                                <w:tcPr>
                                  <w:tcW w:w="0" w:type="auto"/>
                                  <w:noWrap/>
                                  <w:vAlign w:val="bottom"/>
                                  <w:hideMark/>
                                </w:tcPr>
                                <w:p w14:paraId="17C9CD6A" w14:textId="035D6F84"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8E6416" w:rsidRPr="007038DB" w:rsidRDefault="008E6416" w:rsidP="004F097D">
                                  <w:pPr>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8E6416" w:rsidRPr="007038DB" w:rsidRDefault="008E6416" w:rsidP="004F097D">
                                  <w:pPr>
                                    <w:jc w:val="center"/>
                                    <w:rPr>
                                      <w:color w:val="000000"/>
                                      <w:sz w:val="16"/>
                                      <w:szCs w:val="16"/>
                                      <w:lang w:val="pt-BR" w:eastAsia="pt-BR"/>
                                    </w:rPr>
                                  </w:pPr>
                                  <w:r>
                                    <w:rPr>
                                      <w:color w:val="000000"/>
                                      <w:sz w:val="16"/>
                                      <w:szCs w:val="16"/>
                                      <w:lang w:val="pt-BR" w:eastAsia="pt-BR"/>
                                    </w:rPr>
                                    <w:t>-0.04</w:t>
                                  </w:r>
                                </w:p>
                              </w:tc>
                            </w:tr>
                            <w:tr w:rsidR="008E6416" w:rsidRPr="007038DB" w14:paraId="0A82D927" w14:textId="77777777" w:rsidTr="007038DB">
                              <w:trPr>
                                <w:trHeight w:val="60"/>
                                <w:jc w:val="center"/>
                              </w:trPr>
                              <w:tc>
                                <w:tcPr>
                                  <w:tcW w:w="0" w:type="auto"/>
                                  <w:noWrap/>
                                  <w:vAlign w:val="bottom"/>
                                  <w:hideMark/>
                                </w:tcPr>
                                <w:p w14:paraId="6224B6B9" w14:textId="77777777" w:rsidR="008E6416" w:rsidRPr="007038DB" w:rsidRDefault="008E6416">
                                  <w:pPr>
                                    <w:rPr>
                                      <w:bCs/>
                                      <w:color w:val="000000"/>
                                      <w:sz w:val="16"/>
                                      <w:szCs w:val="16"/>
                                      <w:lang w:val="pt-BR" w:eastAsia="pt-BR"/>
                                    </w:rPr>
                                  </w:pPr>
                                  <w:r w:rsidRPr="007038DB">
                                    <w:rPr>
                                      <w:bCs/>
                                      <w:color w:val="000000"/>
                                      <w:sz w:val="16"/>
                                      <w:szCs w:val="16"/>
                                      <w:lang w:val="pt-BR" w:eastAsia="pt-BR"/>
                                    </w:rPr>
                                    <w:t>Topology</w:t>
                                  </w:r>
                                </w:p>
                              </w:tc>
                              <w:tc>
                                <w:tcPr>
                                  <w:tcW w:w="0" w:type="auto"/>
                                  <w:noWrap/>
                                  <w:vAlign w:val="bottom"/>
                                  <w:hideMark/>
                                </w:tcPr>
                                <w:p w14:paraId="3582C5CD" w14:textId="38500593"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8E6416" w:rsidRPr="007038DB" w:rsidRDefault="008E6416"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8E6416" w:rsidRPr="007038DB" w:rsidRDefault="008E6416" w:rsidP="004F097D">
                                  <w:pPr>
                                    <w:jc w:val="center"/>
                                    <w:rPr>
                                      <w:color w:val="000000"/>
                                      <w:sz w:val="16"/>
                                      <w:szCs w:val="16"/>
                                      <w:lang w:val="pt-BR" w:eastAsia="pt-BR"/>
                                    </w:rPr>
                                  </w:pPr>
                                  <w:r>
                                    <w:rPr>
                                      <w:color w:val="000000"/>
                                      <w:sz w:val="16"/>
                                      <w:szCs w:val="16"/>
                                      <w:lang w:val="pt-BR" w:eastAsia="pt-BR"/>
                                    </w:rPr>
                                    <w:t>0.52</w:t>
                                  </w:r>
                                </w:p>
                              </w:tc>
                            </w:tr>
                          </w:tbl>
                          <w:p w14:paraId="58D17686" w14:textId="77777777" w:rsidR="008E6416" w:rsidRDefault="008E6416"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9E72140" id="Caixa de texto 14" o:spid="_x0000_s1044" type="#_x0000_t202" style="position:absolute;left:0;text-align:left;margin-left:0;margin-top:0;width:240.05pt;height:128.4pt;z-index:251622400;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" o:allowoverlap="f" stroked="f">
                <v:textbox inset="0,0,0,0">
                  <w:txbxContent>
                    <w:p w14:paraId="23C27E8D" w14:textId="698E011C" w:rsidR="008E6416" w:rsidRPr="005672AD" w:rsidRDefault="008E6416" w:rsidP="005672AD">
                      <w:pPr>
                        <w:pStyle w:val="Legenda"/>
                        <w:rPr>
                          <w:rFonts w:cs="Times New Roman"/>
                          <w:noProof/>
                          <w:szCs w:val="20"/>
                        </w:rPr>
                      </w:pPr>
                      <w:bookmarkStart w:id="45" w:name="_Ref401781681"/>
                      <w:r>
                        <w:t xml:space="preserve">Table </w:t>
                      </w:r>
                      <w:r w:rsidR="002D27DD">
                        <w:fldChar w:fldCharType="begin"/>
                      </w:r>
                      <w:r w:rsidR="002D27DD">
                        <w:instrText xml:space="preserve"> SEQ Table \* ARABIC </w:instrText>
                      </w:r>
                      <w:r w:rsidR="002D27DD">
                        <w:fldChar w:fldCharType="separate"/>
                      </w:r>
                      <w:r w:rsidR="003F09A3">
                        <w:rPr>
                          <w:noProof/>
                        </w:rPr>
                        <w:t>5</w:t>
                      </w:r>
                      <w:r w:rsidR="002D27DD">
                        <w:rPr>
                          <w:noProof/>
                        </w:rPr>
                        <w:fldChar w:fldCharType="end"/>
                      </w:r>
                      <w:bookmarkEnd w:id="45"/>
                      <w:r>
                        <w:t>. Spearman’s rank correlation coefficient between repository size metrics and DyeVC operations time</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8E6416" w:rsidRPr="007038DB" w14:paraId="2421C220" w14:textId="77777777" w:rsidTr="007038DB">
                        <w:trPr>
                          <w:trHeight w:val="40"/>
                          <w:jc w:val="center"/>
                        </w:trPr>
                        <w:tc>
                          <w:tcPr>
                            <w:tcW w:w="0" w:type="auto"/>
                            <w:vAlign w:val="center"/>
                            <w:hideMark/>
                          </w:tcPr>
                          <w:p w14:paraId="777DB392" w14:textId="77777777" w:rsidR="008E6416" w:rsidRPr="003A4647" w:rsidRDefault="008E6416"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8E6416" w:rsidRPr="003A4647" w:rsidRDefault="008E6416">
                            <w:pPr>
                              <w:pStyle w:val="tablecolhead"/>
                              <w:rPr>
                                <w:i/>
                                <w:lang w:eastAsia="pt-BR"/>
                              </w:rPr>
                            </w:pPr>
                            <w:r w:rsidRPr="003A4647">
                              <w:rPr>
                                <w:i/>
                                <w:lang w:eastAsia="pt-BR"/>
                              </w:rPr>
                              <w:t># commits</w:t>
                            </w:r>
                          </w:p>
                        </w:tc>
                        <w:tc>
                          <w:tcPr>
                            <w:tcW w:w="0" w:type="auto"/>
                            <w:vAlign w:val="center"/>
                            <w:hideMark/>
                          </w:tcPr>
                          <w:p w14:paraId="50877E44" w14:textId="77777777" w:rsidR="008E6416" w:rsidRPr="003A4647" w:rsidRDefault="008E6416">
                            <w:pPr>
                              <w:pStyle w:val="tablecolhead"/>
                              <w:rPr>
                                <w:i/>
                                <w:lang w:eastAsia="pt-BR"/>
                              </w:rPr>
                            </w:pPr>
                            <w:r w:rsidRPr="003A4647">
                              <w:rPr>
                                <w:i/>
                                <w:lang w:eastAsia="pt-BR"/>
                              </w:rPr>
                              <w:t>Size</w:t>
                            </w:r>
                          </w:p>
                        </w:tc>
                        <w:tc>
                          <w:tcPr>
                            <w:tcW w:w="0" w:type="auto"/>
                            <w:vAlign w:val="center"/>
                            <w:hideMark/>
                          </w:tcPr>
                          <w:p w14:paraId="7903DC27" w14:textId="77777777" w:rsidR="008E6416" w:rsidRPr="003A4647" w:rsidRDefault="008E6416">
                            <w:pPr>
                              <w:pStyle w:val="tablecolhead"/>
                              <w:rPr>
                                <w:i/>
                                <w:lang w:eastAsia="pt-BR"/>
                              </w:rPr>
                            </w:pPr>
                            <w:r w:rsidRPr="003A4647">
                              <w:rPr>
                                <w:i/>
                                <w:lang w:eastAsia="pt-BR"/>
                              </w:rPr>
                              <w:t># files</w:t>
                            </w:r>
                          </w:p>
                        </w:tc>
                      </w:tr>
                      <w:tr w:rsidR="008E6416" w:rsidRPr="007038DB" w14:paraId="3F0B8521" w14:textId="77777777" w:rsidTr="007038DB">
                        <w:trPr>
                          <w:trHeight w:val="60"/>
                          <w:jc w:val="center"/>
                        </w:trPr>
                        <w:tc>
                          <w:tcPr>
                            <w:tcW w:w="0" w:type="auto"/>
                            <w:noWrap/>
                            <w:vAlign w:val="bottom"/>
                            <w:hideMark/>
                          </w:tcPr>
                          <w:p w14:paraId="3E210624" w14:textId="77777777" w:rsidR="008E6416" w:rsidRPr="007038DB" w:rsidRDefault="008E6416">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5ED6DC68" w:rsidR="008E6416" w:rsidRPr="007038DB" w:rsidRDefault="008E6416"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45E24D43" w14:textId="6E731C5C" w:rsidR="008E6416" w:rsidRPr="007038DB" w:rsidRDefault="008E6416"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15BAEC64" w14:textId="2F357305" w:rsidR="008E6416" w:rsidRPr="007038DB" w:rsidRDefault="008E6416" w:rsidP="004F097D">
                            <w:pPr>
                              <w:jc w:val="center"/>
                              <w:rPr>
                                <w:color w:val="000000"/>
                                <w:sz w:val="16"/>
                                <w:szCs w:val="16"/>
                                <w:lang w:eastAsia="pt-BR"/>
                              </w:rPr>
                            </w:pPr>
                            <w:r>
                              <w:rPr>
                                <w:color w:val="000000"/>
                                <w:sz w:val="16"/>
                                <w:szCs w:val="16"/>
                                <w:lang w:eastAsia="pt-BR"/>
                              </w:rPr>
                              <w:t>0.76</w:t>
                            </w:r>
                          </w:p>
                        </w:tc>
                      </w:tr>
                      <w:tr w:rsidR="008E6416" w:rsidRPr="007038DB" w14:paraId="49226118" w14:textId="77777777" w:rsidTr="007038DB">
                        <w:trPr>
                          <w:trHeight w:val="63"/>
                          <w:jc w:val="center"/>
                        </w:trPr>
                        <w:tc>
                          <w:tcPr>
                            <w:tcW w:w="0" w:type="auto"/>
                            <w:noWrap/>
                            <w:vAlign w:val="bottom"/>
                            <w:hideMark/>
                          </w:tcPr>
                          <w:p w14:paraId="37FF23CC" w14:textId="77777777" w:rsidR="008E6416" w:rsidRPr="007038DB" w:rsidRDefault="008E6416">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6B72ED81" w:rsidR="008E6416" w:rsidRPr="007038DB" w:rsidRDefault="008E6416" w:rsidP="004F097D">
                            <w:pPr>
                              <w:jc w:val="center"/>
                              <w:rPr>
                                <w:color w:val="000000"/>
                                <w:sz w:val="16"/>
                                <w:szCs w:val="16"/>
                                <w:lang w:eastAsia="pt-BR"/>
                              </w:rPr>
                            </w:pPr>
                            <w:r>
                              <w:rPr>
                                <w:color w:val="000000"/>
                                <w:sz w:val="16"/>
                                <w:szCs w:val="16"/>
                                <w:lang w:eastAsia="pt-BR"/>
                              </w:rPr>
                              <w:t>0.85</w:t>
                            </w:r>
                          </w:p>
                        </w:tc>
                        <w:tc>
                          <w:tcPr>
                            <w:tcW w:w="0" w:type="auto"/>
                            <w:noWrap/>
                            <w:vAlign w:val="bottom"/>
                            <w:hideMark/>
                          </w:tcPr>
                          <w:p w14:paraId="5B2B2B28" w14:textId="06106975" w:rsidR="008E6416" w:rsidRPr="007038DB" w:rsidRDefault="008E6416" w:rsidP="004F097D">
                            <w:pPr>
                              <w:jc w:val="center"/>
                              <w:rPr>
                                <w:color w:val="000000"/>
                                <w:sz w:val="16"/>
                                <w:szCs w:val="16"/>
                                <w:lang w:eastAsia="pt-BR"/>
                              </w:rPr>
                            </w:pPr>
                            <w:r>
                              <w:rPr>
                                <w:color w:val="000000"/>
                                <w:sz w:val="16"/>
                                <w:szCs w:val="16"/>
                                <w:lang w:eastAsia="pt-BR"/>
                              </w:rPr>
                              <w:t>0.83</w:t>
                            </w:r>
                          </w:p>
                        </w:tc>
                        <w:tc>
                          <w:tcPr>
                            <w:tcW w:w="0" w:type="auto"/>
                            <w:noWrap/>
                            <w:vAlign w:val="bottom"/>
                            <w:hideMark/>
                          </w:tcPr>
                          <w:p w14:paraId="22238E9A" w14:textId="42E98579" w:rsidR="008E6416" w:rsidRPr="007038DB" w:rsidRDefault="008E6416" w:rsidP="004F097D">
                            <w:pPr>
                              <w:jc w:val="center"/>
                              <w:rPr>
                                <w:color w:val="000000"/>
                                <w:sz w:val="16"/>
                                <w:szCs w:val="16"/>
                                <w:lang w:eastAsia="pt-BR"/>
                              </w:rPr>
                            </w:pPr>
                            <w:r>
                              <w:rPr>
                                <w:color w:val="000000"/>
                                <w:sz w:val="16"/>
                                <w:szCs w:val="16"/>
                                <w:lang w:eastAsia="pt-BR"/>
                              </w:rPr>
                              <w:t>0.76</w:t>
                            </w:r>
                          </w:p>
                        </w:tc>
                      </w:tr>
                      <w:tr w:rsidR="008E6416" w:rsidRPr="007038DB" w14:paraId="15C29068" w14:textId="77777777" w:rsidTr="007038DB">
                        <w:trPr>
                          <w:trHeight w:val="60"/>
                          <w:jc w:val="center"/>
                        </w:trPr>
                        <w:tc>
                          <w:tcPr>
                            <w:tcW w:w="0" w:type="auto"/>
                            <w:noWrap/>
                            <w:vAlign w:val="bottom"/>
                            <w:hideMark/>
                          </w:tcPr>
                          <w:p w14:paraId="46F3A392" w14:textId="77777777" w:rsidR="008E6416" w:rsidRPr="007038DB" w:rsidRDefault="008E6416">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49A76AAF" w:rsidR="008E6416" w:rsidRPr="007038DB" w:rsidRDefault="008E6416" w:rsidP="004F097D">
                            <w:pPr>
                              <w:jc w:val="center"/>
                              <w:rPr>
                                <w:color w:val="000000"/>
                                <w:sz w:val="16"/>
                                <w:szCs w:val="16"/>
                                <w:lang w:eastAsia="pt-BR"/>
                              </w:rPr>
                            </w:pPr>
                            <w:r>
                              <w:rPr>
                                <w:color w:val="000000"/>
                                <w:sz w:val="16"/>
                                <w:szCs w:val="16"/>
                                <w:lang w:eastAsia="pt-BR"/>
                              </w:rPr>
                              <w:t>0.07</w:t>
                            </w:r>
                          </w:p>
                        </w:tc>
                        <w:tc>
                          <w:tcPr>
                            <w:tcW w:w="0" w:type="auto"/>
                            <w:noWrap/>
                            <w:vAlign w:val="bottom"/>
                            <w:hideMark/>
                          </w:tcPr>
                          <w:p w14:paraId="4E74C8A5" w14:textId="019DB296" w:rsidR="008E6416" w:rsidRPr="007038DB" w:rsidRDefault="008E6416" w:rsidP="004F097D">
                            <w:pPr>
                              <w:jc w:val="center"/>
                              <w:rPr>
                                <w:color w:val="000000"/>
                                <w:sz w:val="16"/>
                                <w:szCs w:val="16"/>
                                <w:lang w:eastAsia="pt-BR"/>
                              </w:rPr>
                            </w:pPr>
                            <w:r>
                              <w:rPr>
                                <w:color w:val="000000"/>
                                <w:sz w:val="16"/>
                                <w:szCs w:val="16"/>
                                <w:lang w:eastAsia="pt-BR"/>
                              </w:rPr>
                              <w:t>-0.05</w:t>
                            </w:r>
                          </w:p>
                        </w:tc>
                        <w:tc>
                          <w:tcPr>
                            <w:tcW w:w="0" w:type="auto"/>
                            <w:noWrap/>
                            <w:vAlign w:val="bottom"/>
                            <w:hideMark/>
                          </w:tcPr>
                          <w:p w14:paraId="714240F3" w14:textId="3A1DB0F9" w:rsidR="008E6416" w:rsidRPr="007038DB" w:rsidRDefault="008E6416" w:rsidP="004F097D">
                            <w:pPr>
                              <w:jc w:val="center"/>
                              <w:rPr>
                                <w:color w:val="000000"/>
                                <w:sz w:val="16"/>
                                <w:szCs w:val="16"/>
                                <w:lang w:eastAsia="pt-BR"/>
                              </w:rPr>
                            </w:pPr>
                            <w:r>
                              <w:rPr>
                                <w:color w:val="000000"/>
                                <w:sz w:val="16"/>
                                <w:szCs w:val="16"/>
                                <w:lang w:eastAsia="pt-BR"/>
                              </w:rPr>
                              <w:t>0.72</w:t>
                            </w:r>
                          </w:p>
                        </w:tc>
                      </w:tr>
                      <w:tr w:rsidR="008E6416" w:rsidRPr="007038DB" w14:paraId="2DFE00CE" w14:textId="77777777" w:rsidTr="007038DB">
                        <w:trPr>
                          <w:trHeight w:val="60"/>
                          <w:jc w:val="center"/>
                        </w:trPr>
                        <w:tc>
                          <w:tcPr>
                            <w:tcW w:w="0" w:type="auto"/>
                            <w:noWrap/>
                            <w:vAlign w:val="bottom"/>
                            <w:hideMark/>
                          </w:tcPr>
                          <w:p w14:paraId="642AAF6F" w14:textId="77777777" w:rsidR="008E6416" w:rsidRPr="007038DB" w:rsidRDefault="008E6416">
                            <w:pPr>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noWrap/>
                            <w:vAlign w:val="bottom"/>
                            <w:hideMark/>
                          </w:tcPr>
                          <w:p w14:paraId="5499245E" w14:textId="1B6D2E95"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12150B55" w14:textId="2FC55B89" w:rsidR="008E6416" w:rsidRPr="007038DB" w:rsidRDefault="008E6416"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4C6085E8" w14:textId="4A53ECB6" w:rsidR="008E6416" w:rsidRPr="007038DB" w:rsidRDefault="008E6416" w:rsidP="004F097D">
                            <w:pPr>
                              <w:jc w:val="center"/>
                              <w:rPr>
                                <w:color w:val="000000"/>
                                <w:sz w:val="16"/>
                                <w:szCs w:val="16"/>
                                <w:lang w:val="pt-BR" w:eastAsia="pt-BR"/>
                              </w:rPr>
                            </w:pPr>
                            <w:r>
                              <w:rPr>
                                <w:color w:val="000000"/>
                                <w:sz w:val="16"/>
                                <w:szCs w:val="16"/>
                                <w:lang w:val="pt-BR" w:eastAsia="pt-BR"/>
                              </w:rPr>
                              <w:t>0.52</w:t>
                            </w:r>
                          </w:p>
                        </w:tc>
                      </w:tr>
                      <w:tr w:rsidR="008E6416" w:rsidRPr="007038DB" w14:paraId="1164C6A1" w14:textId="77777777" w:rsidTr="007038DB">
                        <w:trPr>
                          <w:trHeight w:val="60"/>
                          <w:jc w:val="center"/>
                        </w:trPr>
                        <w:tc>
                          <w:tcPr>
                            <w:tcW w:w="0" w:type="auto"/>
                            <w:noWrap/>
                            <w:vAlign w:val="bottom"/>
                            <w:hideMark/>
                          </w:tcPr>
                          <w:p w14:paraId="0471AB6B" w14:textId="77777777" w:rsidR="008E6416" w:rsidRPr="007038DB" w:rsidRDefault="008E6416">
                            <w:pPr>
                              <w:rPr>
                                <w:bCs/>
                                <w:color w:val="000000"/>
                                <w:sz w:val="16"/>
                                <w:szCs w:val="16"/>
                                <w:lang w:val="pt-BR" w:eastAsia="pt-BR"/>
                              </w:rPr>
                            </w:pPr>
                            <w:r w:rsidRPr="007038DB">
                              <w:rPr>
                                <w:bCs/>
                                <w:color w:val="000000"/>
                                <w:sz w:val="16"/>
                                <w:szCs w:val="16"/>
                                <w:lang w:val="pt-BR" w:eastAsia="pt-BR"/>
                              </w:rPr>
                              <w:t>Commit History</w:t>
                            </w:r>
                          </w:p>
                        </w:tc>
                        <w:tc>
                          <w:tcPr>
                            <w:tcW w:w="0" w:type="auto"/>
                            <w:noWrap/>
                            <w:vAlign w:val="bottom"/>
                            <w:hideMark/>
                          </w:tcPr>
                          <w:p w14:paraId="17C9CD6A" w14:textId="035D6F84"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33DA0F0F" w14:textId="7D7F802D" w:rsidR="008E6416" w:rsidRPr="007038DB" w:rsidRDefault="008E6416" w:rsidP="004F097D">
                            <w:pPr>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noWrap/>
                            <w:vAlign w:val="bottom"/>
                            <w:hideMark/>
                          </w:tcPr>
                          <w:p w14:paraId="4F808B17" w14:textId="555EF691" w:rsidR="008E6416" w:rsidRPr="007038DB" w:rsidRDefault="008E6416" w:rsidP="004F097D">
                            <w:pPr>
                              <w:jc w:val="center"/>
                              <w:rPr>
                                <w:color w:val="000000"/>
                                <w:sz w:val="16"/>
                                <w:szCs w:val="16"/>
                                <w:lang w:val="pt-BR" w:eastAsia="pt-BR"/>
                              </w:rPr>
                            </w:pPr>
                            <w:r>
                              <w:rPr>
                                <w:color w:val="000000"/>
                                <w:sz w:val="16"/>
                                <w:szCs w:val="16"/>
                                <w:lang w:val="pt-BR" w:eastAsia="pt-BR"/>
                              </w:rPr>
                              <w:t>-0.04</w:t>
                            </w:r>
                          </w:p>
                        </w:tc>
                      </w:tr>
                      <w:tr w:rsidR="008E6416" w:rsidRPr="007038DB" w14:paraId="0A82D927" w14:textId="77777777" w:rsidTr="007038DB">
                        <w:trPr>
                          <w:trHeight w:val="60"/>
                          <w:jc w:val="center"/>
                        </w:trPr>
                        <w:tc>
                          <w:tcPr>
                            <w:tcW w:w="0" w:type="auto"/>
                            <w:noWrap/>
                            <w:vAlign w:val="bottom"/>
                            <w:hideMark/>
                          </w:tcPr>
                          <w:p w14:paraId="6224B6B9" w14:textId="77777777" w:rsidR="008E6416" w:rsidRPr="007038DB" w:rsidRDefault="008E6416">
                            <w:pPr>
                              <w:rPr>
                                <w:bCs/>
                                <w:color w:val="000000"/>
                                <w:sz w:val="16"/>
                                <w:szCs w:val="16"/>
                                <w:lang w:val="pt-BR" w:eastAsia="pt-BR"/>
                              </w:rPr>
                            </w:pPr>
                            <w:r w:rsidRPr="007038DB">
                              <w:rPr>
                                <w:bCs/>
                                <w:color w:val="000000"/>
                                <w:sz w:val="16"/>
                                <w:szCs w:val="16"/>
                                <w:lang w:val="pt-BR" w:eastAsia="pt-BR"/>
                              </w:rPr>
                              <w:t>Topology</w:t>
                            </w:r>
                          </w:p>
                        </w:tc>
                        <w:tc>
                          <w:tcPr>
                            <w:tcW w:w="0" w:type="auto"/>
                            <w:noWrap/>
                            <w:vAlign w:val="bottom"/>
                            <w:hideMark/>
                          </w:tcPr>
                          <w:p w14:paraId="3582C5CD" w14:textId="38500593" w:rsidR="008E6416" w:rsidRPr="007038DB" w:rsidRDefault="008E6416" w:rsidP="004F097D">
                            <w:pPr>
                              <w:jc w:val="center"/>
                              <w:rPr>
                                <w:color w:val="000000"/>
                                <w:sz w:val="16"/>
                                <w:szCs w:val="16"/>
                                <w:lang w:val="pt-BR" w:eastAsia="pt-BR"/>
                              </w:rPr>
                            </w:pPr>
                            <w:r>
                              <w:rPr>
                                <w:color w:val="000000"/>
                                <w:sz w:val="16"/>
                                <w:szCs w:val="16"/>
                                <w:lang w:val="pt-BR" w:eastAsia="pt-BR"/>
                              </w:rPr>
                              <w:t>1.00</w:t>
                            </w:r>
                          </w:p>
                        </w:tc>
                        <w:tc>
                          <w:tcPr>
                            <w:tcW w:w="0" w:type="auto"/>
                            <w:noWrap/>
                            <w:vAlign w:val="bottom"/>
                            <w:hideMark/>
                          </w:tcPr>
                          <w:p w14:paraId="74EB2734" w14:textId="18B90332" w:rsidR="008E6416" w:rsidRPr="007038DB" w:rsidRDefault="008E6416" w:rsidP="004F097D">
                            <w:pPr>
                              <w:jc w:val="center"/>
                              <w:rPr>
                                <w:color w:val="000000"/>
                                <w:sz w:val="16"/>
                                <w:szCs w:val="16"/>
                                <w:lang w:val="pt-BR" w:eastAsia="pt-BR"/>
                              </w:rPr>
                            </w:pPr>
                            <w:r>
                              <w:rPr>
                                <w:color w:val="000000"/>
                                <w:sz w:val="16"/>
                                <w:szCs w:val="16"/>
                                <w:lang w:val="pt-BR" w:eastAsia="pt-BR"/>
                              </w:rPr>
                              <w:t>0.88</w:t>
                            </w:r>
                          </w:p>
                        </w:tc>
                        <w:tc>
                          <w:tcPr>
                            <w:tcW w:w="0" w:type="auto"/>
                            <w:noWrap/>
                            <w:vAlign w:val="bottom"/>
                            <w:hideMark/>
                          </w:tcPr>
                          <w:p w14:paraId="7C4BFF02" w14:textId="48A4234B" w:rsidR="008E6416" w:rsidRPr="007038DB" w:rsidRDefault="008E6416" w:rsidP="004F097D">
                            <w:pPr>
                              <w:jc w:val="center"/>
                              <w:rPr>
                                <w:color w:val="000000"/>
                                <w:sz w:val="16"/>
                                <w:szCs w:val="16"/>
                                <w:lang w:val="pt-BR" w:eastAsia="pt-BR"/>
                              </w:rPr>
                            </w:pPr>
                            <w:r>
                              <w:rPr>
                                <w:color w:val="000000"/>
                                <w:sz w:val="16"/>
                                <w:szCs w:val="16"/>
                                <w:lang w:val="pt-BR" w:eastAsia="pt-BR"/>
                              </w:rPr>
                              <w:t>0.52</w:t>
                            </w:r>
                          </w:p>
                        </w:tc>
                      </w:tr>
                    </w:tbl>
                    <w:p w14:paraId="58D17686" w14:textId="77777777" w:rsidR="008E6416" w:rsidRDefault="008E6416" w:rsidP="005672AD"/>
                  </w:txbxContent>
                </v:textbox>
                <w10:wrap type="square" anchorx="margin" anchory="margin"/>
                <w10:anchorlock/>
              </v:shape>
            </w:pict>
          </mc:Fallback>
        </mc:AlternateContent>
      </w:r>
      <w:r w:rsidR="00760154" w:rsidRPr="00357912">
        <w:rPr>
          <w:lang w:eastAsia="pt-BR"/>
        </w:rPr>
        <w:fldChar w:fldCharType="begin"/>
      </w:r>
      <w:r w:rsidR="00760154" w:rsidRPr="00357912">
        <w:rPr>
          <w:lang w:eastAsia="pt-BR"/>
        </w:rPr>
        <w:instrText xml:space="preserve"> REF _Ref401781681 \h </w:instrText>
      </w:r>
      <w:r w:rsidR="00760154" w:rsidRPr="00357912">
        <w:rPr>
          <w:lang w:eastAsia="pt-BR"/>
        </w:rPr>
      </w:r>
      <w:r w:rsidR="00760154" w:rsidRPr="00357912">
        <w:rPr>
          <w:lang w:eastAsia="pt-BR"/>
        </w:rPr>
        <w:fldChar w:fldCharType="separate"/>
      </w:r>
      <w:r w:rsidR="003F09A3">
        <w:t xml:space="preserve">Table </w:t>
      </w:r>
      <w:r w:rsidR="003F09A3">
        <w:rPr>
          <w:noProof/>
        </w:rPr>
        <w:t>5</w:t>
      </w:r>
      <w:r w:rsidR="00760154" w:rsidRPr="00357912">
        <w:rPr>
          <w:lang w:eastAsia="pt-BR"/>
        </w:rPr>
        <w:fldChar w:fldCharType="end"/>
      </w:r>
      <w:r w:rsidR="00760154"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r w:rsidR="00217F65">
        <w:rPr>
          <w:lang w:eastAsia="pt-BR"/>
        </w:rPr>
        <w:t xml:space="preserve">DyeVC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D1351">
        <w:rPr>
          <w:lang w:eastAsia="pt-BR"/>
        </w:rPr>
        <w:instrText xml:space="preserve"> ADDIN ZOTERO_ITEM CSL_CITATION {"citationID":"6bnmojcp4","properties":{"formattedCitation":"[26]","plainCitation":"[26]"},"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FD1351" w:rsidRPr="00FD1351">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 xml:space="preserve">two varia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monotone function of the other, where -1 indicate</w:t>
      </w:r>
      <w:r w:rsidR="000233CC">
        <w:rPr>
          <w:lang w:eastAsia="pt-BR"/>
        </w:rPr>
        <w:t>s</w:t>
      </w:r>
      <w:r w:rsidR="004E1484">
        <w:rPr>
          <w:lang w:eastAsia="pt-BR"/>
        </w:rPr>
        <w:t xml:space="preserve"> </w:t>
      </w:r>
      <w:r w:rsidR="000233CC">
        <w:rPr>
          <w:lang w:eastAsia="pt-BR"/>
        </w:rPr>
        <w:t xml:space="preserve">a decreasing function </w:t>
      </w:r>
      <w:r w:rsidR="004E1484">
        <w:rPr>
          <w:lang w:eastAsia="pt-BR"/>
        </w:rPr>
        <w:t>and 1 indicate</w:t>
      </w:r>
      <w:r w:rsidR="000233CC">
        <w:rPr>
          <w:lang w:eastAsia="pt-BR"/>
        </w:rPr>
        <w:t>s</w:t>
      </w:r>
      <w:r w:rsidR="004E1484">
        <w:rPr>
          <w:lang w:eastAsia="pt-BR"/>
        </w:rPr>
        <w:t xml:space="preserve"> </w:t>
      </w:r>
      <w:r w:rsidR="000233CC">
        <w:rPr>
          <w:lang w:eastAsia="pt-BR"/>
        </w:rPr>
        <w:t>and increasing function</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2A4F1FE2" w:rsidR="00BA444C" w:rsidRPr="00357912" w:rsidRDefault="00BA444C" w:rsidP="00F5237E">
      <w:pPr>
        <w:pStyle w:val="EstiloRecuodecorpodetextoPrimeiralinha0cmDepoisde"/>
        <w:rPr>
          <w:lang w:eastAsia="pt-BR"/>
        </w:rPr>
      </w:pPr>
      <w:r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3F09A3">
        <w:t xml:space="preserve">Table </w:t>
      </w:r>
      <w:r w:rsidR="003F09A3">
        <w:rPr>
          <w:noProof/>
        </w:rPr>
        <w:t>5</w:t>
      </w:r>
      <w:r w:rsidR="007714E6" w:rsidRPr="00357912">
        <w:rPr>
          <w:lang w:eastAsia="pt-BR"/>
        </w:rPr>
        <w:fldChar w:fldCharType="end"/>
      </w:r>
      <w:r w:rsidRPr="00357912">
        <w:rPr>
          <w:lang w:eastAsia="pt-BR"/>
        </w:rPr>
        <w:t xml:space="preserve">, it is possible to notice that, except for the “Check Branches” operation, all other operation times are strongly </w:t>
      </w:r>
      <w:r w:rsidR="0001657D">
        <w:rPr>
          <w:lang w:eastAsia="pt-BR"/>
        </w:rPr>
        <w:t>correlated to</w:t>
      </w:r>
      <w:r w:rsidRPr="00357912">
        <w:rPr>
          <w:lang w:eastAsia="pt-BR"/>
        </w:rPr>
        <w:t xml:space="preserve"> the number of commits</w:t>
      </w:r>
      <w:r w:rsidR="000233CC">
        <w:rPr>
          <w:lang w:eastAsia="pt-BR"/>
        </w:rPr>
        <w:t xml:space="preserve"> and repository size</w:t>
      </w:r>
      <w:r w:rsidRPr="00357912">
        <w:rPr>
          <w:lang w:eastAsia="pt-BR"/>
        </w:rPr>
        <w:t>. This is due to the nature of these operations, which update or show in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Ttulo2"/>
        <w:rPr>
          <w:lang w:eastAsia="pt-BR"/>
        </w:rPr>
      </w:pPr>
      <w:r>
        <w:rPr>
          <w:lang w:eastAsia="pt-BR"/>
        </w:rPr>
        <w:t>Threats to V</w:t>
      </w:r>
      <w:r w:rsidR="00110E23" w:rsidRPr="00357912">
        <w:rPr>
          <w:lang w:eastAsia="pt-BR"/>
        </w:rPr>
        <w:t>alidity</w:t>
      </w:r>
    </w:p>
    <w:p w14:paraId="6DDFB29C" w14:textId="53E50400"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r w:rsidRPr="00357912">
        <w:rPr>
          <w:i/>
          <w:lang w:eastAsia="pt-BR"/>
        </w:rPr>
        <w:t>aakosh</w:t>
      </w:r>
      <w:r w:rsidRPr="00357912">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w:t>
      </w:r>
      <w:r w:rsidR="005C55D1">
        <w:rPr>
          <w:lang w:eastAsia="pt-BR"/>
        </w:rPr>
        <w:t>generaliza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in this context may be different from that of peers in academic or industrial contexts. </w:t>
      </w:r>
    </w:p>
    <w:p w14:paraId="39D4057B" w14:textId="77777777" w:rsidR="007714E6" w:rsidRPr="00357912" w:rsidRDefault="007714E6" w:rsidP="007714E6">
      <w:pPr>
        <w:pStyle w:val="EstiloRecuodecorpodetextoPrimeiralinha0cmDepoisde"/>
        <w:rPr>
          <w:lang w:eastAsia="pt-BR"/>
        </w:rPr>
      </w:pPr>
      <w:r w:rsidRPr="00357912">
        <w:rPr>
          <w:lang w:eastAsia="pt-BR"/>
        </w:rPr>
        <w:t>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44C93A6C" w:rsidR="007714E6" w:rsidRPr="00357912" w:rsidRDefault="007714E6" w:rsidP="007714E6">
      <w:pPr>
        <w:pStyle w:val="EstiloRecuodecorpodetextoPrimeiralinha0cmDepoisde"/>
        <w:rPr>
          <w:lang w:eastAsia="pt-BR"/>
        </w:rPr>
      </w:pPr>
      <w:r w:rsidRPr="00357912">
        <w:rPr>
          <w:lang w:eastAsia="pt-BR"/>
        </w:rPr>
        <w:lastRenderedPageBreak/>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negatively affected the response times</w:t>
      </w:r>
      <w:r w:rsidRPr="00357912">
        <w:rPr>
          <w:lang w:eastAsia="pt-BR"/>
        </w:rPr>
        <w:t xml:space="preserve">. </w:t>
      </w:r>
    </w:p>
    <w:p w14:paraId="42AD8E7E" w14:textId="48A36DB2" w:rsidR="007714E6" w:rsidRPr="00357912" w:rsidRDefault="00D87097" w:rsidP="007714E6">
      <w:pPr>
        <w:pStyle w:val="Ttulo1"/>
        <w:rPr>
          <w:lang w:eastAsia="pt-BR"/>
        </w:rPr>
      </w:pPr>
      <w:bookmarkStart w:id="46" w:name="_Ref447919115"/>
      <w:r w:rsidRPr="00357912">
        <w:rPr>
          <w:lang w:eastAsia="pt-BR"/>
        </w:rPr>
        <w:t>RELATED WORK</w:t>
      </w:r>
      <w:bookmarkEnd w:id="46"/>
    </w:p>
    <w:p w14:paraId="18E10D36" w14:textId="40D71D7C"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D1351">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FD1351" w:rsidRPr="00FD1351">
        <w:t>[10]</w:t>
      </w:r>
      <w:r w:rsidRPr="00357912">
        <w:rPr>
          <w:lang w:eastAsia="pt-BR"/>
        </w:rPr>
        <w:fldChar w:fldCharType="end"/>
      </w:r>
      <w:r w:rsidRPr="00357912">
        <w:rPr>
          <w:lang w:eastAsia="pt-BR"/>
        </w:rPr>
        <w:t>,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w:t>
      </w:r>
      <w:r w:rsidR="00EC4EDE">
        <w:rPr>
          <w:lang w:eastAsia="pt-BR"/>
        </w:rPr>
        <w:t xml:space="preserve"> et al.</w:t>
      </w:r>
      <w:r w:rsidRPr="00357912">
        <w:rPr>
          <w:lang w:eastAsia="pt-BR"/>
        </w:rPr>
        <w:t xml:space="preserve"> </w:t>
      </w:r>
      <w:r w:rsidRPr="00357912">
        <w:rPr>
          <w:lang w:eastAsia="pt-BR"/>
        </w:rPr>
        <w:fldChar w:fldCharType="begin"/>
      </w:r>
      <w:r w:rsidR="00FD1351">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FD1351" w:rsidRPr="00FD1351">
        <w:t>[27]</w:t>
      </w:r>
      <w:r w:rsidRPr="00357912">
        <w:rPr>
          <w:lang w:eastAsia="pt-BR"/>
        </w:rPr>
        <w:fldChar w:fldCharType="end"/>
      </w:r>
      <w:r w:rsidRPr="00357912">
        <w:rPr>
          <w:lang w:eastAsia="pt-BR"/>
        </w:rPr>
        <w:t xml:space="preserve"> presents a systematic review of awareness studies, which we used to perform a forward and backward snow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14:paraId="0CC48C7D" w14:textId="2C83EAAA" w:rsidR="007714E6" w:rsidRPr="00357912" w:rsidRDefault="007714E6" w:rsidP="007714E6">
      <w:pPr>
        <w:pStyle w:val="EstiloRecuodecorpodetextoPrimeiralinha0cmDepoisde"/>
        <w:rPr>
          <w:lang w:eastAsia="pt-BR"/>
        </w:rPr>
      </w:pPr>
      <w:r w:rsidRPr="00357912">
        <w:rPr>
          <w:lang w:eastAsia="pt-BR"/>
        </w:rPr>
        <w:t>The first group contains tools such as SVN Notifier</w:t>
      </w:r>
      <w:r w:rsidRPr="00357912">
        <w:rPr>
          <w:vertAlign w:val="superscript"/>
          <w:lang w:eastAsia="pt-BR"/>
        </w:rPr>
        <w:footnoteReference w:id="6"/>
      </w:r>
      <w:r w:rsidRPr="00357912">
        <w:rPr>
          <w:lang w:eastAsia="pt-BR"/>
        </w:rPr>
        <w:t>, SCM Notifier</w:t>
      </w:r>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SVN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D1351">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FD1351" w:rsidRPr="00FD1351">
        <w:t>[15]</w:t>
      </w:r>
      <w:r w:rsidRPr="00357912">
        <w:rPr>
          <w:lang w:eastAsia="pt-BR"/>
        </w:rPr>
        <w:fldChar w:fldCharType="end"/>
      </w:r>
      <w:r w:rsidRPr="00357912">
        <w:rPr>
          <w:lang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3F09A3">
        <w:rPr>
          <w:lang w:eastAsia="pt-BR"/>
        </w:rPr>
        <w:t>2.2</w:t>
      </w:r>
      <w:r w:rsidR="009A4581" w:rsidRPr="00357912">
        <w:rPr>
          <w:lang w:eastAsia="pt-BR"/>
        </w:rPr>
        <w:fldChar w:fldCharType="end"/>
      </w:r>
      <w:r w:rsidRPr="00357912">
        <w:rPr>
          <w:lang w:eastAsia="pt-BR"/>
        </w:rPr>
        <w:t>.</w:t>
      </w:r>
    </w:p>
    <w:p w14:paraId="6B4E4FE7" w14:textId="19F08A0A"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are willing to occur</w:t>
      </w:r>
      <w:r w:rsidRPr="00357912">
        <w:rPr>
          <w:lang w:eastAsia="pt-BR"/>
        </w:rPr>
        <w:t xml:space="preserve">. This group includes tools such as Palantir, </w:t>
      </w:r>
      <w:r w:rsidRPr="00357912">
        <w:rPr>
          <w:lang w:eastAsia="pt-BR"/>
        </w:rPr>
        <w:fldChar w:fldCharType="begin"/>
      </w:r>
      <w:r w:rsidR="00FD1351">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FD1351" w:rsidRPr="00FD1351">
        <w:t>[24]</w:t>
      </w:r>
      <w:r w:rsidRPr="00357912">
        <w:rPr>
          <w:lang w:eastAsia="pt-BR"/>
        </w:rPr>
        <w:fldChar w:fldCharType="end"/>
      </w:r>
      <w:r w:rsidRPr="00357912">
        <w:rPr>
          <w:lang w:eastAsia="pt-BR"/>
        </w:rPr>
        <w:t xml:space="preserve">, CollabVS </w:t>
      </w:r>
      <w:r w:rsidRPr="00357912">
        <w:rPr>
          <w:lang w:eastAsia="pt-BR"/>
        </w:rPr>
        <w:fldChar w:fldCharType="begin"/>
      </w:r>
      <w:r w:rsidR="00FD1351">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FD1351" w:rsidRPr="00FD1351">
        <w:t>[9]</w:t>
      </w:r>
      <w:r w:rsidRPr="00357912">
        <w:rPr>
          <w:lang w:eastAsia="pt-BR"/>
        </w:rPr>
        <w:fldChar w:fldCharType="end"/>
      </w:r>
      <w:r w:rsidRPr="00357912">
        <w:rPr>
          <w:lang w:eastAsia="pt-BR"/>
        </w:rPr>
        <w:t xml:space="preserve">, Crystal </w:t>
      </w:r>
      <w:r w:rsidRPr="00357912">
        <w:rPr>
          <w:lang w:eastAsia="pt-BR"/>
        </w:rPr>
        <w:fldChar w:fldCharType="begin"/>
      </w:r>
      <w:r w:rsidR="00FD1351">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FD1351" w:rsidRPr="00FD1351">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D1351">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FD1351" w:rsidRPr="00FD1351">
        <w:t>[25]</w:t>
      </w:r>
      <w:r w:rsidRPr="00357912">
        <w:rPr>
          <w:lang w:eastAsia="pt-BR"/>
        </w:rPr>
        <w:fldChar w:fldCharType="end"/>
      </w:r>
      <w:r w:rsidRPr="00357912">
        <w:rPr>
          <w:lang w:eastAsia="pt-BR"/>
        </w:rPr>
        <w:t xml:space="preserve">, FASTDash </w:t>
      </w:r>
      <w:r w:rsidRPr="00357912">
        <w:rPr>
          <w:lang w:eastAsia="pt-BR"/>
        </w:rPr>
        <w:fldChar w:fldCharType="begin"/>
      </w:r>
      <w:r w:rsidR="00FD1351">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FD1351" w:rsidRPr="00FD1351">
        <w:t>[2]</w:t>
      </w:r>
      <w:r w:rsidRPr="00357912">
        <w:rPr>
          <w:lang w:eastAsia="pt-BR"/>
        </w:rPr>
        <w:fldChar w:fldCharType="end"/>
      </w:r>
      <w:r w:rsidRPr="00357912">
        <w:rPr>
          <w:lang w:eastAsia="pt-BR"/>
        </w:rPr>
        <w:t xml:space="preserve">, and WeCode </w:t>
      </w:r>
      <w:r w:rsidRPr="00357912">
        <w:rPr>
          <w:lang w:eastAsia="pt-BR"/>
        </w:rPr>
        <w:fldChar w:fldCharType="begin"/>
      </w:r>
      <w:r w:rsidR="00FD1351">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FD1351" w:rsidRPr="00FD1351">
        <w:t>[17]</w:t>
      </w:r>
      <w:r w:rsidRPr="00357912">
        <w:rPr>
          <w:lang w:eastAsia="pt-BR"/>
        </w:rPr>
        <w:fldChar w:fldCharType="end"/>
      </w:r>
      <w:r w:rsidRPr="00357912">
        <w:rPr>
          <w:lang w:eastAsia="pt-BR"/>
        </w:rPr>
        <w:t xml:space="preserve">. Among these, only Crystal and FASTDash work with DVCSs. Crystal detects physical, syntactic, and semantic conflicts in </w:t>
      </w:r>
      <w:r w:rsidR="003912F8">
        <w:rPr>
          <w:lang w:eastAsia="pt-BR"/>
        </w:rPr>
        <w:t>Mercurial</w:t>
      </w:r>
      <w:r w:rsidR="00897224">
        <w:rPr>
          <w:lang w:eastAsia="pt-BR"/>
        </w:rPr>
        <w:t xml:space="preserve"> and </w:t>
      </w:r>
      <w:r w:rsidRPr="00357912">
        <w:rPr>
          <w:lang w:eastAsia="pt-BR"/>
        </w:rPr>
        <w:t xml:space="preserve">Git repositories (provided that the user informs the compiling and testing commands), but does not </w:t>
      </w:r>
      <w:r w:rsidR="00897224">
        <w:rPr>
          <w:lang w:eastAsia="pt-BR"/>
        </w:rPr>
        <w:t xml:space="preserve">precisely </w:t>
      </w:r>
      <w:r w:rsidRPr="00357912">
        <w:rPr>
          <w:lang w:eastAsia="pt-BR"/>
        </w:rPr>
        <w:t>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14:paraId="365C4F79" w14:textId="31599B09"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D1351">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FD1351" w:rsidRPr="00FD1351">
        <w:t>[7]</w:t>
      </w:r>
      <w:r w:rsidRPr="00357912">
        <w:rPr>
          <w:lang w:eastAsia="pt-BR"/>
        </w:rPr>
        <w:fldChar w:fldCharType="end"/>
      </w:r>
      <w:r w:rsidRPr="00357912">
        <w:rPr>
          <w:lang w:eastAsia="pt-BR"/>
        </w:rPr>
        <w:t xml:space="preserve">, classes </w:t>
      </w:r>
      <w:r w:rsidRPr="00357912">
        <w:rPr>
          <w:lang w:eastAsia="pt-BR"/>
        </w:rPr>
        <w:fldChar w:fldCharType="begin"/>
      </w:r>
      <w:r w:rsidR="00FD1351">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FD1351" w:rsidRPr="00FD1351">
        <w:t>[19]</w:t>
      </w:r>
      <w:r w:rsidRPr="00357912">
        <w:rPr>
          <w:lang w:eastAsia="pt-BR"/>
        </w:rPr>
        <w:fldChar w:fldCharType="end"/>
      </w:r>
      <w:r w:rsidRPr="00357912">
        <w:rPr>
          <w:lang w:eastAsia="pt-BR"/>
        </w:rPr>
        <w:t xml:space="preserve">, lines </w:t>
      </w:r>
      <w:r w:rsidRPr="00357912">
        <w:rPr>
          <w:lang w:eastAsia="pt-BR"/>
        </w:rPr>
        <w:fldChar w:fldCharType="begin"/>
      </w:r>
      <w:r w:rsidR="00FD13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FD1351" w:rsidRPr="00FD1351">
        <w:t>[29]</w:t>
      </w:r>
      <w:r w:rsidRPr="00357912">
        <w:rPr>
          <w:lang w:eastAsia="pt-BR"/>
        </w:rPr>
        <w:fldChar w:fldCharType="end"/>
      </w:r>
      <w:r w:rsidRPr="00357912">
        <w:rPr>
          <w:lang w:eastAsia="pt-BR"/>
        </w:rPr>
        <w:t xml:space="preserve">, authors </w:t>
      </w:r>
      <w:r w:rsidRPr="00357912">
        <w:rPr>
          <w:lang w:eastAsia="pt-BR"/>
        </w:rPr>
        <w:fldChar w:fldCharType="begin"/>
      </w:r>
      <w:r w:rsidR="00FD1351">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FD1351" w:rsidRPr="00FD1351">
        <w:t>[16]</w:t>
      </w:r>
      <w:r w:rsidRPr="00357912">
        <w:rPr>
          <w:lang w:eastAsia="pt-BR"/>
        </w:rPr>
        <w:fldChar w:fldCharType="end"/>
      </w:r>
      <w:r w:rsidRPr="00357912">
        <w:rPr>
          <w:lang w:eastAsia="pt-BR"/>
        </w:rPr>
        <w:t xml:space="preserve">, and branch history </w:t>
      </w:r>
      <w:r w:rsidRPr="00357912">
        <w:rPr>
          <w:lang w:eastAsia="pt-BR"/>
        </w:rPr>
        <w:fldChar w:fldCharType="begin"/>
      </w:r>
      <w:r w:rsidR="00FD1351">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FD1351" w:rsidRPr="00FD1351">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xml:space="preserve">. The latter have the same focus of DyeVC’s Commit History visualization, but dealing only with </w:t>
      </w:r>
      <w:r w:rsidRPr="00357912">
        <w:rPr>
          <w:lang w:eastAsia="pt-BR"/>
        </w:rPr>
        <w:t>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357912">
        <w:rPr>
          <w:i/>
          <w:lang w:eastAsia="pt-BR"/>
        </w:rPr>
        <w:t>gitk</w:t>
      </w:r>
      <w:r w:rsidRPr="00357912">
        <w:rPr>
          <w:vertAlign w:val="superscript"/>
          <w:lang w:eastAsia="pt-BR"/>
        </w:rPr>
        <w:footnoteReference w:id="13"/>
      </w:r>
      <w:r w:rsidRPr="00357912">
        <w:rPr>
          <w:i/>
          <w:lang w:eastAsia="pt-BR"/>
        </w:rPr>
        <w:t>,</w:t>
      </w:r>
      <w:r w:rsidRPr="00357912">
        <w:rPr>
          <w:lang w:eastAsia="pt-BR"/>
        </w:rPr>
        <w:t xml:space="preserve"> </w:t>
      </w:r>
      <w:r w:rsidRPr="00357912">
        <w:rPr>
          <w:i/>
          <w:lang w:eastAsia="pt-BR"/>
        </w:rPr>
        <w:t>TortoiseGit</w:t>
      </w:r>
      <w:r w:rsidRPr="00357912">
        <w:rPr>
          <w:vertAlign w:val="superscript"/>
          <w:lang w:eastAsia="pt-BR"/>
        </w:rPr>
        <w:footnoteReference w:id="14"/>
      </w:r>
      <w:r w:rsidRPr="00357912">
        <w:rPr>
          <w:lang w:eastAsia="pt-BR"/>
        </w:rPr>
        <w:t xml:space="preserve">, </w:t>
      </w:r>
      <w:r w:rsidRPr="00357912">
        <w:rPr>
          <w:i/>
          <w:lang w:eastAsia="pt-BR"/>
        </w:rPr>
        <w:t>EGit for Eclipse</w:t>
      </w:r>
      <w:r w:rsidRPr="00357912">
        <w:rPr>
          <w:vertAlign w:val="superscript"/>
          <w:lang w:eastAsia="pt-BR"/>
        </w:rPr>
        <w:footnoteReference w:id="15"/>
      </w:r>
      <w:r w:rsidRPr="00357912">
        <w:rPr>
          <w:i/>
          <w:lang w:eastAsia="pt-BR"/>
        </w:rPr>
        <w:t>,</w:t>
      </w:r>
      <w:r w:rsidRPr="00357912">
        <w:rPr>
          <w:lang w:eastAsia="pt-BR"/>
        </w:rPr>
        <w:t xml:space="preserve"> and </w:t>
      </w:r>
      <w:r w:rsidRPr="00357912">
        <w:rPr>
          <w:i/>
          <w:lang w:eastAsia="pt-BR"/>
        </w:rPr>
        <w:t>SourceTree</w:t>
      </w:r>
      <w:r w:rsidRPr="00357912">
        <w:rPr>
          <w:vertAlign w:val="superscript"/>
          <w:lang w:eastAsia="pt-BR"/>
        </w:rPr>
        <w:footnoteReference w:id="16"/>
      </w:r>
      <w:r w:rsidRPr="00357912">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534AE77D" w14:textId="3B56979C"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DyeVC, and </w:t>
      </w:r>
      <w:r w:rsidR="008B27A2" w:rsidRPr="00357912">
        <w:rPr>
          <w:lang w:eastAsia="pt-BR"/>
        </w:rPr>
        <w:t>deserves</w:t>
      </w:r>
      <w:r w:rsidRPr="00357912">
        <w:rPr>
          <w:lang w:eastAsia="pt-BR"/>
        </w:rPr>
        <w:t xml:space="preserve"> a deeper comparison. Both approaches work with DVCSs (besides Git,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r w:rsidRPr="00357912">
        <w:rPr>
          <w:i/>
          <w:lang w:eastAsia="pt-BR"/>
        </w:rPr>
        <w:t>DyeVC’s</w:t>
      </w:r>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r w:rsidRPr="00357912">
        <w:rPr>
          <w:i/>
          <w:lang w:eastAsia="pt-BR"/>
        </w:rPr>
        <w:t>DyeVC</w:t>
      </w:r>
      <w:r w:rsidRPr="00357912">
        <w:rPr>
          <w:lang w:eastAsia="pt-BR"/>
        </w:rPr>
        <w:t xml:space="preserve"> requires that some of the repositories be registered and it automatically looks at configuration files to discover all the repositories that one pushes to or pulls from. The </w:t>
      </w:r>
      <w:r w:rsidRPr="00357912">
        <w:rPr>
          <w:b/>
          <w:lang w:eastAsia="pt-BR"/>
        </w:rPr>
        <w:t>repository compari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r w:rsidRPr="00357912">
        <w:rPr>
          <w:i/>
          <w:lang w:eastAsia="pt-BR"/>
        </w:rPr>
        <w:t>DyeVC</w:t>
      </w:r>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r w:rsidRPr="00357912">
        <w:rPr>
          <w:i/>
          <w:lang w:eastAsia="pt-BR"/>
        </w:rPr>
        <w:t>DyeVC</w:t>
      </w:r>
      <w:r w:rsidRPr="00357912">
        <w:rPr>
          <w:lang w:eastAsia="pt-BR"/>
        </w:rPr>
        <w:t xml:space="preserve"> allows one to visualize branches status, topology, and history. This way, we see potential to have both tools working together to better provide awareness and safety when working with DVCS.</w:t>
      </w:r>
    </w:p>
    <w:p w14:paraId="7B9F8EA2" w14:textId="30FAA8D3" w:rsidR="007714E6" w:rsidRPr="00357912" w:rsidRDefault="00D87097" w:rsidP="007714E6">
      <w:pPr>
        <w:pStyle w:val="Ttulo1"/>
        <w:rPr>
          <w:lang w:eastAsia="pt-BR"/>
        </w:rPr>
      </w:pPr>
      <w:bookmarkStart w:id="47" w:name="_Ref447919130"/>
      <w:r w:rsidRPr="00357912">
        <w:rPr>
          <w:lang w:eastAsia="pt-BR"/>
        </w:rPr>
        <w:t>CONCLUSIO</w:t>
      </w:r>
      <w:bookmarkEnd w:id="47"/>
      <w:r>
        <w:rPr>
          <w:lang w:eastAsia="pt-BR"/>
        </w:rPr>
        <w:t>N</w:t>
      </w:r>
    </w:p>
    <w:p w14:paraId="332FD018" w14:textId="26E087C6" w:rsidR="007714E6" w:rsidRPr="00357912" w:rsidRDefault="007714E6" w:rsidP="007714E6">
      <w:pPr>
        <w:pStyle w:val="EstiloRecuodecorpodetextoPrimeiralinha0cmDepoisde"/>
        <w:rPr>
          <w:lang w:eastAsia="pt-BR"/>
        </w:rPr>
      </w:pPr>
      <w:r w:rsidRPr="00357912">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w:t>
      </w:r>
      <w:r w:rsidR="000304D3">
        <w:rPr>
          <w:lang w:eastAsia="pt-BR"/>
        </w:rPr>
        <w:t xml:space="preserve">ated DyeVC’s performance over </w:t>
      </w:r>
      <w:r w:rsidRPr="00357912">
        <w:rPr>
          <w:lang w:eastAsia="pt-BR"/>
        </w:rPr>
        <w:t>repositories of different sizes, and we found out that the time and space complexity of the approach are directly related to the number of commits in the repository under analysis,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t xml:space="preserve">A number of future researches arise from this work. Different visualizations can be developed to show </w:t>
      </w:r>
      <w:r w:rsidR="00C54B63">
        <w:rPr>
          <w:lang w:eastAsia="pt-BR"/>
        </w:rPr>
        <w:t xml:space="preserve">the </w:t>
      </w:r>
      <w:r w:rsidRPr="00357912">
        <w:rPr>
          <w:lang w:eastAsia="pt-BR"/>
        </w:rPr>
        <w:t xml:space="preserve">commit history, </w:t>
      </w:r>
      <w:r w:rsidRPr="00357912">
        <w:rPr>
          <w:lang w:eastAsia="pt-BR"/>
        </w:rPr>
        <w:lastRenderedPageBreak/>
        <w:t xml:space="preserve">compacting it, for example, by automatically collapsing contiguous nodes </w:t>
      </w:r>
      <w:r w:rsidR="004764C4" w:rsidRPr="00357912">
        <w:rPr>
          <w:lang w:eastAsia="pt-BR"/>
        </w:rPr>
        <w:t>representing</w:t>
      </w:r>
      <w:r w:rsidRPr="00357912">
        <w:rPr>
          <w:lang w:eastAsia="pt-BR"/>
        </w:rPr>
        <w:t xml:space="preserve"> commits with the same level of accessibility. DyeVC could gather additional metadata, for example, to 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DyeVC work with larger repositories.</w:t>
      </w:r>
    </w:p>
    <w:p w14:paraId="0A7EA387" w14:textId="543B355C" w:rsidR="007714E6" w:rsidRPr="00357912" w:rsidRDefault="00D87097" w:rsidP="007714E6">
      <w:pPr>
        <w:pStyle w:val="Ttulo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We thank CNPq and FAPERJ for the financial support.</w:t>
      </w:r>
    </w:p>
    <w:p w14:paraId="30FF7EB3" w14:textId="5C5C1916" w:rsidR="007714E6" w:rsidRPr="00357912" w:rsidRDefault="00D87097" w:rsidP="007714E6">
      <w:pPr>
        <w:pStyle w:val="Ttulo1"/>
        <w:rPr>
          <w:lang w:eastAsia="pt-BR"/>
        </w:rPr>
      </w:pPr>
      <w:r w:rsidRPr="00357912">
        <w:rPr>
          <w:lang w:eastAsia="pt-BR"/>
        </w:rPr>
        <w:t>REFERENCES</w:t>
      </w:r>
    </w:p>
    <w:p w14:paraId="6BB9F60F" w14:textId="77777777" w:rsidR="00FD1351" w:rsidRPr="00FD1351" w:rsidRDefault="007714E6" w:rsidP="00FD1351">
      <w:pPr>
        <w:pStyle w:val="Bibliografia"/>
      </w:pPr>
      <w:r w:rsidRPr="00357912">
        <w:rPr>
          <w:lang w:eastAsia="pt-BR"/>
        </w:rPr>
        <w:fldChar w:fldCharType="begin"/>
      </w:r>
      <w:r w:rsidR="00FD1351">
        <w:rPr>
          <w:lang w:eastAsia="pt-BR"/>
        </w:rPr>
        <w:instrText xml:space="preserve"> ADDIN ZOTERO_BIBL {"custom":[]} CSL_BIBLIOGRAPHY </w:instrText>
      </w:r>
      <w:r w:rsidRPr="00357912">
        <w:rPr>
          <w:lang w:eastAsia="pt-BR"/>
        </w:rPr>
        <w:fldChar w:fldCharType="separate"/>
      </w:r>
      <w:r w:rsidR="00FD1351" w:rsidRPr="00FD1351">
        <w:t>[1]</w:t>
      </w:r>
      <w:r w:rsidR="00FD1351" w:rsidRPr="00FD1351">
        <w:tab/>
        <w:t xml:space="preserve">Appleton, B., Berczuk, S., Cabrera, R. and Orenstein, R. 1998. Streamed lines: Branching patterns for parallel software development. </w:t>
      </w:r>
      <w:r w:rsidR="00FD1351" w:rsidRPr="00FD1351">
        <w:rPr>
          <w:i/>
          <w:iCs/>
        </w:rPr>
        <w:t>Pattern Languages of Programs Conference (PLoP)</w:t>
      </w:r>
      <w:r w:rsidR="00FD1351" w:rsidRPr="00FD1351">
        <w:t xml:space="preserve"> (Monticello, Illinois, USA, Aug. 1998).</w:t>
      </w:r>
    </w:p>
    <w:p w14:paraId="58218AEB" w14:textId="77777777" w:rsidR="00FD1351" w:rsidRPr="00FD1351" w:rsidRDefault="00FD1351" w:rsidP="00FD1351">
      <w:pPr>
        <w:pStyle w:val="Bibliografia"/>
      </w:pPr>
      <w:r w:rsidRPr="00FD1351">
        <w:t>[2]</w:t>
      </w:r>
      <w:r w:rsidRPr="00FD1351">
        <w:tab/>
        <w:t xml:space="preserve">Biehl, J.T., Czerwinski, M., Smith, G. and Robertson, G.G. 2007. FASTDash: A Visual Dashboard for Fostering Awareness in Software Teams. </w:t>
      </w:r>
      <w:r w:rsidRPr="00FD1351">
        <w:rPr>
          <w:i/>
          <w:iCs/>
        </w:rPr>
        <w:t>ACM Conference on Human Factors in Computing Systems (CHI)</w:t>
      </w:r>
      <w:r w:rsidRPr="00FD1351">
        <w:t xml:space="preserve"> (San Jose, California, USA, May 2007), 1313–1322.</w:t>
      </w:r>
    </w:p>
    <w:p w14:paraId="19DB41C0" w14:textId="77777777" w:rsidR="00FD1351" w:rsidRPr="00FD1351" w:rsidRDefault="00FD1351" w:rsidP="00FD1351">
      <w:pPr>
        <w:pStyle w:val="Bibliografia"/>
      </w:pPr>
      <w:r w:rsidRPr="00FD1351">
        <w:t>[3]</w:t>
      </w:r>
      <w:r w:rsidRPr="00FD1351">
        <w:tab/>
        <w:t xml:space="preserve">Brun, Y., Holmes, R., Ernst, M.D. and Notkin, D. 2011. Proactive detection of collaboration conflicts. </w:t>
      </w:r>
      <w:r w:rsidRPr="00FD1351">
        <w:rPr>
          <w:i/>
          <w:iCs/>
        </w:rPr>
        <w:t>ACM SIGSOFT Symposium and European Conference on Foundations of Software Engineering (ESEC/FSE)</w:t>
      </w:r>
      <w:r w:rsidRPr="00FD1351">
        <w:t xml:space="preserve"> (Szeged, Hungary, Sep. 2011), 168–178.</w:t>
      </w:r>
    </w:p>
    <w:p w14:paraId="0B761734" w14:textId="77777777" w:rsidR="00FD1351" w:rsidRPr="00FD1351" w:rsidRDefault="00FD1351" w:rsidP="00FD1351">
      <w:pPr>
        <w:pStyle w:val="Bibliografia"/>
      </w:pPr>
      <w:r w:rsidRPr="00FD1351">
        <w:t>[4]</w:t>
      </w:r>
      <w:r w:rsidRPr="00FD1351">
        <w:tab/>
        <w:t xml:space="preserve">Cederqvist, P. 2005. </w:t>
      </w:r>
      <w:r w:rsidRPr="00FD1351">
        <w:rPr>
          <w:i/>
          <w:iCs/>
        </w:rPr>
        <w:t>Version Management with CVS</w:t>
      </w:r>
      <w:r w:rsidRPr="00FD1351">
        <w:t>. Free Software Foundation.</w:t>
      </w:r>
    </w:p>
    <w:p w14:paraId="4C64DF0F" w14:textId="77777777" w:rsidR="00FD1351" w:rsidRPr="00FD1351" w:rsidRDefault="00FD1351" w:rsidP="00FD1351">
      <w:pPr>
        <w:pStyle w:val="Bibliografia"/>
      </w:pPr>
      <w:r w:rsidRPr="00FD1351">
        <w:t>[5]</w:t>
      </w:r>
      <w:r w:rsidRPr="00FD1351">
        <w:tab/>
        <w:t xml:space="preserve">Cesario, C.M. and Murta, L.G.P. 2013. What is going on around my repository? </w:t>
      </w:r>
      <w:r w:rsidRPr="00FD1351">
        <w:rPr>
          <w:i/>
          <w:iCs/>
        </w:rPr>
        <w:t>Brazilian Workshop on Software Visualization, Evolution and Maintenance (VEM)</w:t>
      </w:r>
      <w:r w:rsidRPr="00FD1351">
        <w:t xml:space="preserve"> (Brasilia, Brazil, Sep. 2013), 14–21.</w:t>
      </w:r>
    </w:p>
    <w:p w14:paraId="54CE32FE" w14:textId="77777777" w:rsidR="00FD1351" w:rsidRPr="00FD1351" w:rsidRDefault="00FD1351" w:rsidP="00FD1351">
      <w:pPr>
        <w:pStyle w:val="Bibliografia"/>
      </w:pPr>
      <w:r w:rsidRPr="00FD1351">
        <w:t>[6]</w:t>
      </w:r>
      <w:r w:rsidRPr="00FD1351">
        <w:tab/>
        <w:t xml:space="preserve">Chacon, S. 2009. </w:t>
      </w:r>
      <w:r w:rsidRPr="00FD1351">
        <w:rPr>
          <w:i/>
          <w:iCs/>
        </w:rPr>
        <w:t>Pro Git</w:t>
      </w:r>
      <w:r w:rsidRPr="00FD1351">
        <w:t>. Apress.</w:t>
      </w:r>
    </w:p>
    <w:p w14:paraId="05870D5F" w14:textId="77777777" w:rsidR="00FD1351" w:rsidRPr="00FD1351" w:rsidRDefault="00FD1351" w:rsidP="00FD1351">
      <w:pPr>
        <w:pStyle w:val="Bibliografia"/>
      </w:pPr>
      <w:r w:rsidRPr="00FD1351">
        <w:t>[7]</w:t>
      </w:r>
      <w:r w:rsidRPr="00FD1351">
        <w:tab/>
        <w:t xml:space="preserve">Collberg, C., Kobourov, S., Nagra, J., Pitts, J. and Wampler, K. 2003. A System for Graph-based Visualization of the Evolution of Software. </w:t>
      </w:r>
      <w:r w:rsidRPr="00FD1351">
        <w:rPr>
          <w:i/>
          <w:iCs/>
        </w:rPr>
        <w:t>ACM Symposium on Software Visualization (SOFTVIS)</w:t>
      </w:r>
      <w:r w:rsidRPr="00FD1351">
        <w:t xml:space="preserve"> (San Diego, CA, USA, Jun. 2003), 77–ff.</w:t>
      </w:r>
    </w:p>
    <w:p w14:paraId="2918B9D9" w14:textId="77777777" w:rsidR="00FD1351" w:rsidRPr="00FD1351" w:rsidRDefault="00FD1351" w:rsidP="00FD1351">
      <w:pPr>
        <w:pStyle w:val="Bibliografia"/>
      </w:pPr>
      <w:r w:rsidRPr="00FD1351">
        <w:t>[8]</w:t>
      </w:r>
      <w:r w:rsidRPr="00FD1351">
        <w:tab/>
        <w:t xml:space="preserve">Collins-Sussman, B., Fitzpatrick, B.W. and Pilato, C.M. 2011. </w:t>
      </w:r>
      <w:r w:rsidRPr="00FD1351">
        <w:rPr>
          <w:i/>
          <w:iCs/>
        </w:rPr>
        <w:t>Version Control with Subversion</w:t>
      </w:r>
      <w:r w:rsidRPr="00FD1351">
        <w:t>. Compiled from r4849.</w:t>
      </w:r>
    </w:p>
    <w:p w14:paraId="349E867C" w14:textId="77777777" w:rsidR="00FD1351" w:rsidRPr="00FD1351" w:rsidRDefault="00FD1351" w:rsidP="00FD1351">
      <w:pPr>
        <w:pStyle w:val="Bibliografia"/>
      </w:pPr>
      <w:r w:rsidRPr="00FD1351">
        <w:t>[9]</w:t>
      </w:r>
      <w:r w:rsidRPr="00FD1351">
        <w:tab/>
        <w:t xml:space="preserve">Dewan, P. and Hegde, R. 2007. Semi-synchronous conflict detection and resolution in asynchronous software development. </w:t>
      </w:r>
      <w:r w:rsidRPr="00FD1351">
        <w:rPr>
          <w:i/>
          <w:iCs/>
        </w:rPr>
        <w:t>European Conference on Computer-Supported Cooperative Work (ECSCW)</w:t>
      </w:r>
      <w:r w:rsidRPr="00FD1351">
        <w:t xml:space="preserve"> (Limerick, Ireland, Sep. 2007), 159–178.</w:t>
      </w:r>
    </w:p>
    <w:p w14:paraId="409A15EB" w14:textId="77777777" w:rsidR="00FD1351" w:rsidRPr="00FD1351" w:rsidRDefault="00FD1351" w:rsidP="00FD1351">
      <w:pPr>
        <w:pStyle w:val="Bibliografia"/>
      </w:pPr>
      <w:r w:rsidRPr="00FD1351">
        <w:t>[10]</w:t>
      </w:r>
      <w:r w:rsidRPr="00FD1351">
        <w:tab/>
        <w:t xml:space="preserve">Diehl, S. 2007. </w:t>
      </w:r>
      <w:r w:rsidRPr="00FD1351">
        <w:rPr>
          <w:i/>
          <w:iCs/>
        </w:rPr>
        <w:t>Software Visualization: Visualizing the Structure, Behaviour, and Evolution of Software</w:t>
      </w:r>
      <w:r w:rsidRPr="00FD1351">
        <w:t>. Springer.</w:t>
      </w:r>
    </w:p>
    <w:p w14:paraId="7247AE29" w14:textId="77777777" w:rsidR="00FD1351" w:rsidRPr="00FD1351" w:rsidRDefault="00FD1351" w:rsidP="00FD1351">
      <w:pPr>
        <w:pStyle w:val="Bibliografia"/>
      </w:pPr>
      <w:r w:rsidRPr="00FD1351">
        <w:t>[11]</w:t>
      </w:r>
      <w:r w:rsidRPr="00FD1351">
        <w:tab/>
        <w:t xml:space="preserve">Eclipse Foundation 2014. </w:t>
      </w:r>
      <w:r w:rsidRPr="00FD1351">
        <w:rPr>
          <w:i/>
          <w:iCs/>
        </w:rPr>
        <w:t>2014 Annual Eclipse Community Report</w:t>
      </w:r>
      <w:r w:rsidRPr="00FD1351">
        <w:t>. Eclipse Foundation.</w:t>
      </w:r>
    </w:p>
    <w:p w14:paraId="42F15A46" w14:textId="77777777" w:rsidR="00FD1351" w:rsidRPr="00FD1351" w:rsidRDefault="00FD1351" w:rsidP="00FD1351">
      <w:pPr>
        <w:pStyle w:val="Bibliografia"/>
      </w:pPr>
      <w:r w:rsidRPr="00FD1351">
        <w:t>[12]</w:t>
      </w:r>
      <w:r w:rsidRPr="00FD1351">
        <w:tab/>
        <w:t xml:space="preserve">Elsen, S. 2013. VisGi: Visualizing Git branches. </w:t>
      </w:r>
      <w:r w:rsidRPr="00FD1351">
        <w:rPr>
          <w:i/>
          <w:iCs/>
        </w:rPr>
        <w:t>IEEE Working Conference on Software Visualization (VISSOFT)</w:t>
      </w:r>
      <w:r w:rsidRPr="00FD1351">
        <w:t xml:space="preserve"> (Eindhoven, Netherlands, Sep. 2013), 1–4.</w:t>
      </w:r>
    </w:p>
    <w:p w14:paraId="4021012D" w14:textId="77777777" w:rsidR="00FD1351" w:rsidRPr="00FD1351" w:rsidRDefault="00FD1351" w:rsidP="00FD1351">
      <w:pPr>
        <w:pStyle w:val="Bibliografia"/>
      </w:pPr>
      <w:r w:rsidRPr="00FD1351">
        <w:t>[13]</w:t>
      </w:r>
      <w:r w:rsidRPr="00FD1351">
        <w:tab/>
        <w:t xml:space="preserve">Estublier, J. 2000. Software configuration management: a roadmap. </w:t>
      </w:r>
      <w:r w:rsidRPr="00FD1351">
        <w:rPr>
          <w:i/>
          <w:iCs/>
        </w:rPr>
        <w:t>Internation Conference on Software Engineering (ICSE)</w:t>
      </w:r>
      <w:r w:rsidRPr="00FD1351">
        <w:t xml:space="preserve"> (Limerick, Ireland, May 2000), 279–289.</w:t>
      </w:r>
    </w:p>
    <w:p w14:paraId="4D36FBB4" w14:textId="77777777" w:rsidR="00FD1351" w:rsidRPr="00FD1351" w:rsidRDefault="00FD1351" w:rsidP="00FD1351">
      <w:pPr>
        <w:pStyle w:val="Bibliografia"/>
      </w:pPr>
      <w:r w:rsidRPr="00FD1351">
        <w:t>[14]</w:t>
      </w:r>
      <w:r w:rsidRPr="00FD1351">
        <w:tab/>
        <w:t xml:space="preserve">Fielding, R.T. 2000. </w:t>
      </w:r>
      <w:r w:rsidRPr="00FD1351">
        <w:rPr>
          <w:i/>
          <w:iCs/>
        </w:rPr>
        <w:t>Architectural Styles and the Design of Network-based Software Architectures</w:t>
      </w:r>
      <w:r w:rsidRPr="00FD1351">
        <w:t>. University of California.</w:t>
      </w:r>
    </w:p>
    <w:p w14:paraId="516318DB" w14:textId="77777777" w:rsidR="00FD1351" w:rsidRPr="00FD1351" w:rsidRDefault="00FD1351" w:rsidP="00FD1351">
      <w:pPr>
        <w:pStyle w:val="Bibliografia"/>
      </w:pPr>
      <w:r w:rsidRPr="00FD1351">
        <w:t>[15]</w:t>
      </w:r>
      <w:r w:rsidRPr="00FD1351">
        <w:tab/>
        <w:t>Fitzpatrick, G., Marshall, P. and Phillips, A. 2006. CVS Integration with Notification and Chat: Lightweight Soft</w:t>
      </w:r>
      <w:r w:rsidRPr="00FD1351">
        <w:t xml:space="preserve">ware Team Collaboration. </w:t>
      </w:r>
      <w:r w:rsidRPr="00FD1351">
        <w:rPr>
          <w:i/>
          <w:iCs/>
        </w:rPr>
        <w:t>ACM Conference on Computer-supported Cooperative Work (CSCW)</w:t>
      </w:r>
      <w:r w:rsidRPr="00FD1351">
        <w:t xml:space="preserve"> (Banff, Alberta, Canada, Nov. 2006), 49–58.</w:t>
      </w:r>
    </w:p>
    <w:p w14:paraId="61BD7C0C" w14:textId="77777777" w:rsidR="00FD1351" w:rsidRPr="00FD1351" w:rsidRDefault="00FD1351" w:rsidP="00FD1351">
      <w:pPr>
        <w:pStyle w:val="Bibliografia"/>
      </w:pPr>
      <w:r w:rsidRPr="00FD1351">
        <w:t>[16]</w:t>
      </w:r>
      <w:r w:rsidRPr="00FD1351">
        <w:tab/>
        <w:t xml:space="preserve">Gilbert, E. and Karahalios, K. 2006. LifeSource: Two CVS Visualizations. </w:t>
      </w:r>
      <w:r w:rsidRPr="00FD1351">
        <w:rPr>
          <w:i/>
          <w:iCs/>
        </w:rPr>
        <w:t>ACM Conference on Human Factors in Computing Systems (CHI)</w:t>
      </w:r>
      <w:r w:rsidRPr="00FD1351">
        <w:t xml:space="preserve"> (Montreal, Canada, Apr. 2006), 791–796.</w:t>
      </w:r>
    </w:p>
    <w:p w14:paraId="3D4CC72E" w14:textId="77777777" w:rsidR="00FD1351" w:rsidRPr="00FD1351" w:rsidRDefault="00FD1351" w:rsidP="00FD1351">
      <w:pPr>
        <w:pStyle w:val="Bibliografia"/>
      </w:pPr>
      <w:r w:rsidRPr="00FD1351">
        <w:t>[17]</w:t>
      </w:r>
      <w:r w:rsidRPr="00FD1351">
        <w:tab/>
        <w:t xml:space="preserve">Guimarães, M.L. and Silva, A.R. 2012. Improving early detection of software merge conflicts. </w:t>
      </w:r>
      <w:r w:rsidRPr="00FD1351">
        <w:rPr>
          <w:i/>
          <w:iCs/>
        </w:rPr>
        <w:t>Internation Conference on Software Engineering (ICSE)</w:t>
      </w:r>
      <w:r w:rsidRPr="00FD1351">
        <w:t xml:space="preserve"> (Zürich, Switzerland, Jun. 2012), 342–352.</w:t>
      </w:r>
    </w:p>
    <w:p w14:paraId="4581FBFD" w14:textId="77777777" w:rsidR="00FD1351" w:rsidRPr="00FD1351" w:rsidRDefault="00FD1351" w:rsidP="00FD1351">
      <w:pPr>
        <w:pStyle w:val="Bibliografia"/>
      </w:pPr>
      <w:r w:rsidRPr="00FD1351">
        <w:t>[18]</w:t>
      </w:r>
      <w:r w:rsidRPr="00FD1351">
        <w:tab/>
        <w:t xml:space="preserve">Gumm, D.-C. 2006. Distribution Dimensions in Software Development Projects: A Taxonomy. </w:t>
      </w:r>
      <w:r w:rsidRPr="00FD1351">
        <w:rPr>
          <w:i/>
          <w:iCs/>
        </w:rPr>
        <w:t>IEEE Software</w:t>
      </w:r>
      <w:r w:rsidRPr="00FD1351">
        <w:t>. 23, 5 (Sep. 2006), 45–51.</w:t>
      </w:r>
    </w:p>
    <w:p w14:paraId="26ACEF4E" w14:textId="77777777" w:rsidR="00FD1351" w:rsidRPr="00FD1351" w:rsidRDefault="00FD1351" w:rsidP="00FD1351">
      <w:pPr>
        <w:pStyle w:val="Bibliografia"/>
      </w:pPr>
      <w:r w:rsidRPr="00FD1351">
        <w:t>[19]</w:t>
      </w:r>
      <w:r w:rsidRPr="00FD1351">
        <w:tab/>
        <w:t xml:space="preserve">Lanza, M. 2001. The Evolution Matrix: Recovering Software Evolution Using Software Visualization Techniques. </w:t>
      </w:r>
      <w:r w:rsidRPr="00FD1351">
        <w:rPr>
          <w:i/>
          <w:iCs/>
        </w:rPr>
        <w:t>International Workshop on Principles of Software Evolution (IWPSE)</w:t>
      </w:r>
      <w:r w:rsidRPr="00FD1351">
        <w:t xml:space="preserve"> (Tokyo, Japan, Sep. 2001), 37–42.</w:t>
      </w:r>
    </w:p>
    <w:p w14:paraId="5365475F" w14:textId="77777777" w:rsidR="00FD1351" w:rsidRPr="00FD1351" w:rsidRDefault="00FD1351" w:rsidP="00FD1351">
      <w:pPr>
        <w:pStyle w:val="Bibliografia"/>
      </w:pPr>
      <w:r w:rsidRPr="00FD1351">
        <w:t>[20]</w:t>
      </w:r>
      <w:r w:rsidRPr="00FD1351">
        <w:tab/>
        <w:t xml:space="preserve">O’Sullivan, B. 2009. Making sense of revision-control systems. </w:t>
      </w:r>
      <w:r w:rsidRPr="00FD1351">
        <w:rPr>
          <w:i/>
          <w:iCs/>
        </w:rPr>
        <w:t>Communications of the ACM</w:t>
      </w:r>
      <w:r w:rsidRPr="00FD1351">
        <w:t>. 52, 9 (Sep. 2009), 56–62.</w:t>
      </w:r>
    </w:p>
    <w:p w14:paraId="6F6FDEA7" w14:textId="77777777" w:rsidR="00FD1351" w:rsidRPr="00FD1351" w:rsidRDefault="00FD1351" w:rsidP="00FD1351">
      <w:pPr>
        <w:pStyle w:val="Bibliografia"/>
      </w:pPr>
      <w:r w:rsidRPr="00FD1351">
        <w:t>[21]</w:t>
      </w:r>
      <w:r w:rsidRPr="00FD1351">
        <w:tab/>
        <w:t xml:space="preserve">O’Sullivan, B. 2009. </w:t>
      </w:r>
      <w:r w:rsidRPr="00FD1351">
        <w:rPr>
          <w:i/>
          <w:iCs/>
        </w:rPr>
        <w:t>Mercurial: The Definitive Guide</w:t>
      </w:r>
      <w:r w:rsidRPr="00FD1351">
        <w:t>. O’Reilly Media.</w:t>
      </w:r>
    </w:p>
    <w:p w14:paraId="31BD9006" w14:textId="77777777" w:rsidR="00FD1351" w:rsidRPr="00FD1351" w:rsidRDefault="00FD1351" w:rsidP="00FD1351">
      <w:pPr>
        <w:pStyle w:val="Bibliografia"/>
      </w:pPr>
      <w:r w:rsidRPr="00FD1351">
        <w:t>[22]</w:t>
      </w:r>
      <w:r w:rsidRPr="00FD1351">
        <w:tab/>
        <w:t xml:space="preserve">Perry, D.E., Siy, H.P. and Votta, L.G. 1998. Parallel changes in large scale software development: an observational case study. </w:t>
      </w:r>
      <w:r w:rsidRPr="00FD1351">
        <w:rPr>
          <w:i/>
          <w:iCs/>
        </w:rPr>
        <w:t>International Conference on Software engineering (ICSE)</w:t>
      </w:r>
      <w:r w:rsidRPr="00FD1351">
        <w:t xml:space="preserve"> (Kyoto, Japan, Apr. 1998), 251–260.</w:t>
      </w:r>
    </w:p>
    <w:p w14:paraId="504B0AA0" w14:textId="77777777" w:rsidR="00FD1351" w:rsidRPr="00FD1351" w:rsidRDefault="00FD1351" w:rsidP="00FD1351">
      <w:pPr>
        <w:pStyle w:val="Bibliografia"/>
      </w:pPr>
      <w:r w:rsidRPr="00FD1351">
        <w:t>[23]</w:t>
      </w:r>
      <w:r w:rsidRPr="00FD1351">
        <w:tab/>
        <w:t xml:space="preserve">Rochkind, M.J. 1975. The source code control system. </w:t>
      </w:r>
      <w:r w:rsidRPr="00FD1351">
        <w:rPr>
          <w:i/>
          <w:iCs/>
        </w:rPr>
        <w:t>IEEE Transactions on Software Engineering (TSE)</w:t>
      </w:r>
      <w:r w:rsidRPr="00FD1351">
        <w:t>. 1, 4 (Dec. 1975), 364–470.</w:t>
      </w:r>
    </w:p>
    <w:p w14:paraId="69E36ACC" w14:textId="77777777" w:rsidR="00FD1351" w:rsidRPr="00FD1351" w:rsidRDefault="00FD1351" w:rsidP="00FD1351">
      <w:pPr>
        <w:pStyle w:val="Bibliografia"/>
      </w:pPr>
      <w:r w:rsidRPr="00FD1351">
        <w:t>[24]</w:t>
      </w:r>
      <w:r w:rsidRPr="00FD1351">
        <w:tab/>
        <w:t xml:space="preserve">Sarma, A. and van der Hoek, A. 2002. Palantir: coordinating distributed workspaces. </w:t>
      </w:r>
      <w:r w:rsidRPr="00FD1351">
        <w:rPr>
          <w:i/>
          <w:iCs/>
        </w:rPr>
        <w:t>26th Computer Software and Applications Conference (COMPSAC)</w:t>
      </w:r>
      <w:r w:rsidRPr="00FD1351">
        <w:t xml:space="preserve"> (Oxford, United Kingdom, Aug. 2002), 1093 – 1097.</w:t>
      </w:r>
    </w:p>
    <w:p w14:paraId="548509AC" w14:textId="77777777" w:rsidR="00FD1351" w:rsidRPr="00FD1351" w:rsidRDefault="00FD1351" w:rsidP="00FD1351">
      <w:pPr>
        <w:pStyle w:val="Bibliografia"/>
      </w:pPr>
      <w:r w:rsidRPr="00FD1351">
        <w:t>[25]</w:t>
      </w:r>
      <w:r w:rsidRPr="00FD1351">
        <w:tab/>
        <w:t xml:space="preserve">da Silva, I.A., Chen, P.H., Van der Westhuizen, C., Ripley, R.M. and van der Hoek, A. 2006. Lighthouse: coordination through emerging design. </w:t>
      </w:r>
      <w:r w:rsidRPr="00FD1351">
        <w:rPr>
          <w:i/>
          <w:iCs/>
        </w:rPr>
        <w:t>Workshop on Eclipse Technology eXchange (ETX)</w:t>
      </w:r>
      <w:r w:rsidRPr="00FD1351">
        <w:t xml:space="preserve"> (Portland, Oregon, USA, Oct. 2006), 11–15.</w:t>
      </w:r>
    </w:p>
    <w:p w14:paraId="0ED0E51A" w14:textId="77777777" w:rsidR="00FD1351" w:rsidRPr="00FD1351" w:rsidRDefault="00FD1351" w:rsidP="00FD1351">
      <w:pPr>
        <w:pStyle w:val="Bibliografia"/>
      </w:pPr>
      <w:r w:rsidRPr="00FD1351">
        <w:t>[26]</w:t>
      </w:r>
      <w:r w:rsidRPr="00FD1351">
        <w:tab/>
        <w:t xml:space="preserve">Spearman, C. 1904. The Proof and Measurement of Association between Two Things. </w:t>
      </w:r>
      <w:r w:rsidRPr="00FD1351">
        <w:rPr>
          <w:i/>
          <w:iCs/>
        </w:rPr>
        <w:t>The American Journal of Psychology</w:t>
      </w:r>
      <w:r w:rsidRPr="00FD1351">
        <w:t>. 15, 1 (1904), 72–101.</w:t>
      </w:r>
    </w:p>
    <w:p w14:paraId="7EF1D335" w14:textId="77777777" w:rsidR="00FD1351" w:rsidRPr="00FD1351" w:rsidRDefault="00FD1351" w:rsidP="00FD1351">
      <w:pPr>
        <w:pStyle w:val="Bibliografia"/>
      </w:pPr>
      <w:r w:rsidRPr="00FD1351">
        <w:t>[27]</w:t>
      </w:r>
      <w:r w:rsidRPr="00FD1351">
        <w:tab/>
        <w:t xml:space="preserve">Steinmacher, I., Chaves, A. and Gerosa, M. 2012. Awareness Support in Distributed Software Development: A Systematic Review and Mapping of the Literature. </w:t>
      </w:r>
      <w:r w:rsidRPr="00FD1351">
        <w:rPr>
          <w:i/>
          <w:iCs/>
        </w:rPr>
        <w:t>ACM Conference on Computer-supported Cooperative Work (CSCW)</w:t>
      </w:r>
      <w:r w:rsidRPr="00FD1351">
        <w:t xml:space="preserve"> (Seattle, WA, USA, May 2012), 1–46.</w:t>
      </w:r>
    </w:p>
    <w:p w14:paraId="1E40A45F" w14:textId="77777777" w:rsidR="00FD1351" w:rsidRPr="00FD1351" w:rsidRDefault="00FD1351" w:rsidP="00FD1351">
      <w:pPr>
        <w:pStyle w:val="Bibliografia"/>
      </w:pPr>
      <w:r w:rsidRPr="00FD1351">
        <w:t>[28]</w:t>
      </w:r>
      <w:r w:rsidRPr="00FD1351">
        <w:tab/>
        <w:t xml:space="preserve">Tichy, W. 1985. RCS: A system for version control. </w:t>
      </w:r>
      <w:r w:rsidRPr="00FD1351">
        <w:rPr>
          <w:i/>
          <w:iCs/>
        </w:rPr>
        <w:t>Software - Practice and Experience</w:t>
      </w:r>
      <w:r w:rsidRPr="00FD1351">
        <w:t>. 15, 7 (1985), 637–654.</w:t>
      </w:r>
    </w:p>
    <w:p w14:paraId="30EE9DC4" w14:textId="77777777" w:rsidR="00FD1351" w:rsidRPr="00FD1351" w:rsidRDefault="00FD1351" w:rsidP="00FD1351">
      <w:pPr>
        <w:pStyle w:val="Bibliografia"/>
      </w:pPr>
      <w:r w:rsidRPr="00FD1351">
        <w:t>[29]</w:t>
      </w:r>
      <w:r w:rsidRPr="00FD1351">
        <w:tab/>
        <w:t xml:space="preserve">Voinea, L., Telea, A. and van Wijk, J.J. 2005. CVSscan: Visualization of Code Evolution. </w:t>
      </w:r>
      <w:r w:rsidRPr="00FD1351">
        <w:rPr>
          <w:i/>
          <w:iCs/>
        </w:rPr>
        <w:t>ACM Symposium on Software Visualization (SOFTVIS)</w:t>
      </w:r>
      <w:r w:rsidRPr="00FD1351">
        <w:t xml:space="preserve"> (Saint Louis, MO, USA, May 2005), 47–56.</w:t>
      </w:r>
    </w:p>
    <w:p w14:paraId="4D272618" w14:textId="77777777" w:rsidR="00FD1351" w:rsidRPr="00FD1351" w:rsidRDefault="00FD1351" w:rsidP="00FD1351">
      <w:pPr>
        <w:pStyle w:val="Bibliografia"/>
      </w:pPr>
      <w:r w:rsidRPr="00FD1351">
        <w:t>[30]</w:t>
      </w:r>
      <w:r w:rsidRPr="00FD1351">
        <w:tab/>
        <w:t xml:space="preserve">Walrad, C. and Strom, D. 2002. The importance of branching models in SCM. </w:t>
      </w:r>
      <w:r w:rsidRPr="00FD1351">
        <w:rPr>
          <w:i/>
          <w:iCs/>
        </w:rPr>
        <w:t>IEEE Computer</w:t>
      </w:r>
      <w:r w:rsidRPr="00FD1351">
        <w:t>. 35, 9 (Sep. 2002), 31 – 38.</w:t>
      </w:r>
    </w:p>
    <w:p w14:paraId="71ED41E7" w14:textId="77777777" w:rsidR="00FD1351" w:rsidRPr="00FD1351" w:rsidRDefault="00FD1351" w:rsidP="00FD1351">
      <w:pPr>
        <w:pStyle w:val="Bibliografia"/>
      </w:pPr>
      <w:r w:rsidRPr="00FD1351">
        <w:t>[31]</w:t>
      </w:r>
      <w:r w:rsidRPr="00FD1351">
        <w:tab/>
        <w:t xml:space="preserve">Wloka, J., Ryder, B., Tip, F. and Ren, X. 2009. Safe-commit analysis to facilitate team software development. </w:t>
      </w:r>
      <w:r w:rsidRPr="00FD1351">
        <w:rPr>
          <w:i/>
          <w:iCs/>
        </w:rPr>
        <w:t>International Conference on Software Engineering (ICSE)</w:t>
      </w:r>
      <w:r w:rsidRPr="00FD1351">
        <w:t xml:space="preserve"> (Vancouver, British Columbia, Canada, May 2009), 507–517.</w:t>
      </w:r>
    </w:p>
    <w:p w14:paraId="5A6F2533" w14:textId="36063D4B"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2C7D0" w14:textId="77777777" w:rsidR="002D27DD" w:rsidRDefault="002D27DD">
      <w:r>
        <w:separator/>
      </w:r>
    </w:p>
  </w:endnote>
  <w:endnote w:type="continuationSeparator" w:id="0">
    <w:p w14:paraId="145B65D7" w14:textId="77777777" w:rsidR="002D27DD" w:rsidRDefault="002D27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altName w:val="Times New Roman"/>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6DB8" w14:textId="77777777" w:rsidR="008E6416" w:rsidRDefault="008E6416">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9A623A8" w14:textId="77777777" w:rsidR="008E6416" w:rsidRDefault="008E641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ABDCE9" w14:textId="77777777" w:rsidR="002D27DD" w:rsidRDefault="002D27DD">
      <w:r>
        <w:separator/>
      </w:r>
    </w:p>
  </w:footnote>
  <w:footnote w:type="continuationSeparator" w:id="0">
    <w:p w14:paraId="6FC6F356" w14:textId="77777777" w:rsidR="002D27DD" w:rsidRDefault="002D27DD">
      <w:r>
        <w:continuationSeparator/>
      </w:r>
    </w:p>
  </w:footnote>
  <w:footnote w:id="1">
    <w:p w14:paraId="039CCB05" w14:textId="77777777" w:rsidR="008E6416" w:rsidRDefault="008E6416" w:rsidP="0039461E">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7A9734F4" w14:textId="77777777" w:rsidR="008E6416" w:rsidRDefault="008E6416" w:rsidP="009E6334">
      <w:pPr>
        <w:pStyle w:val="Textodenotaderodap"/>
        <w:spacing w:after="0"/>
        <w:ind w:left="142" w:hanging="142"/>
      </w:pPr>
      <w:r>
        <w:rPr>
          <w:rStyle w:val="Refdenotaderodap"/>
        </w:rPr>
        <w:footnoteRef/>
      </w:r>
      <w:r>
        <w:t xml:space="preserve"> http://www.eclipse.org/jgit/</w:t>
      </w:r>
    </w:p>
  </w:footnote>
  <w:footnote w:id="3">
    <w:p w14:paraId="15D7635A" w14:textId="77777777" w:rsidR="008E6416" w:rsidRDefault="008E6416" w:rsidP="009E6334">
      <w:pPr>
        <w:pStyle w:val="Textodenotaderodap"/>
        <w:spacing w:after="0"/>
        <w:ind w:left="142" w:hanging="142"/>
      </w:pPr>
      <w:r>
        <w:rPr>
          <w:rStyle w:val="Refdenotaderodap"/>
        </w:rPr>
        <w:footnoteRef/>
      </w:r>
      <w:r>
        <w:t xml:space="preserve"> http://jung.sourceforge.net/</w:t>
      </w:r>
    </w:p>
  </w:footnote>
  <w:footnote w:id="4">
    <w:p w14:paraId="030B2261" w14:textId="77777777" w:rsidR="008E6416" w:rsidRDefault="008E6416" w:rsidP="009E6334">
      <w:pPr>
        <w:pStyle w:val="Textodenotaderodap"/>
        <w:spacing w:after="0"/>
        <w:ind w:left="142" w:hanging="142"/>
      </w:pPr>
      <w:r>
        <w:rPr>
          <w:rStyle w:val="Refdenotaderodap"/>
        </w:rPr>
        <w:footnoteRef/>
      </w:r>
      <w:r>
        <w:t xml:space="preserve"> </w:t>
      </w:r>
      <w:r w:rsidRPr="00920BBB">
        <w:t>https://github.com/jquery/jquery</w:t>
      </w:r>
    </w:p>
  </w:footnote>
  <w:footnote w:id="5">
    <w:p w14:paraId="55D590CD" w14:textId="1BA9605E" w:rsidR="008E6416" w:rsidRDefault="008E6416">
      <w:pPr>
        <w:pStyle w:val="Textodenotaderodap"/>
      </w:pPr>
      <w:r>
        <w:rPr>
          <w:rStyle w:val="Refdenotaderodap"/>
        </w:rPr>
        <w:footnoteRef/>
      </w:r>
      <w:r>
        <w:t xml:space="preserve"> </w:t>
      </w:r>
      <w:r w:rsidRPr="00C001E1">
        <w:t>Developed by and © 2002 Microsoft Corporation. All rights reserved.</w:t>
      </w:r>
    </w:p>
  </w:footnote>
  <w:footnote w:id="6">
    <w:p w14:paraId="5D329CEE" w14:textId="77777777" w:rsidR="008E6416" w:rsidRDefault="008E6416" w:rsidP="009E6334">
      <w:pPr>
        <w:pStyle w:val="Textodenotaderodap"/>
        <w:spacing w:after="0"/>
        <w:ind w:left="142" w:hanging="142"/>
      </w:pPr>
      <w:r>
        <w:rPr>
          <w:rStyle w:val="Refdenotaderodap"/>
        </w:rPr>
        <w:footnoteRef/>
      </w:r>
      <w:r>
        <w:t xml:space="preserve"> http://svnnotifier.tigris.org/ (2012)</w:t>
      </w:r>
    </w:p>
  </w:footnote>
  <w:footnote w:id="7">
    <w:p w14:paraId="79BB516B" w14:textId="77777777" w:rsidR="008E6416" w:rsidRDefault="008E6416" w:rsidP="009E6334">
      <w:pPr>
        <w:pStyle w:val="Textodenotaderodap"/>
        <w:spacing w:after="0"/>
        <w:ind w:left="142" w:hanging="142"/>
      </w:pPr>
      <w:r>
        <w:rPr>
          <w:rStyle w:val="Refdenotaderodap"/>
        </w:rPr>
        <w:footnoteRef/>
      </w:r>
      <w:r>
        <w:t xml:space="preserve"> https://github.com/pocorall/scm-notifier (2012)</w:t>
      </w:r>
    </w:p>
  </w:footnote>
  <w:footnote w:id="8">
    <w:p w14:paraId="222F697D" w14:textId="77777777" w:rsidR="008E6416" w:rsidRDefault="008E6416" w:rsidP="009E6334">
      <w:pPr>
        <w:pStyle w:val="Textodenotaderodap"/>
        <w:spacing w:after="0"/>
        <w:ind w:left="142" w:hanging="142"/>
      </w:pPr>
      <w:r>
        <w:rPr>
          <w:rStyle w:val="Refdenotaderodap"/>
        </w:rPr>
        <w:footnoteRef/>
      </w:r>
      <w:r>
        <w:t xml:space="preserve"> http://tools.tortoisesvn.net/CommitMonitor.html (2013)</w:t>
      </w:r>
    </w:p>
  </w:footnote>
  <w:footnote w:id="9">
    <w:p w14:paraId="0FEE9E61" w14:textId="77777777" w:rsidR="008E6416" w:rsidRDefault="008E6416" w:rsidP="009E6334">
      <w:pPr>
        <w:pStyle w:val="Textodenotaderodap"/>
        <w:spacing w:after="0"/>
        <w:ind w:left="142" w:hanging="142"/>
      </w:pPr>
      <w:r>
        <w:rPr>
          <w:rStyle w:val="Refdenotaderodap"/>
        </w:rPr>
        <w:footnoteRef/>
      </w:r>
      <w:r>
        <w:t xml:space="preserve"> http://code.google.com/p/svnradar/ (2011)</w:t>
      </w:r>
    </w:p>
  </w:footnote>
  <w:footnote w:id="10">
    <w:p w14:paraId="503EAB08" w14:textId="507221EB" w:rsidR="008E6416" w:rsidRDefault="008E6416" w:rsidP="009E6334">
      <w:pPr>
        <w:pStyle w:val="Textodenotaderodap"/>
        <w:spacing w:after="0"/>
        <w:ind w:left="142" w:hanging="142"/>
      </w:pPr>
      <w:r>
        <w:rPr>
          <w:rStyle w:val="Refdenotaderodap"/>
        </w:rPr>
        <w:footnoteRef/>
      </w:r>
      <w:r>
        <w:t xml:space="preserve"> http://www.fsmpi.uni-bayreuth.de/~dun3/hg-commit-monitor (2009)</w:t>
      </w:r>
    </w:p>
  </w:footnote>
  <w:footnote w:id="11">
    <w:p w14:paraId="0F3429CD" w14:textId="77777777" w:rsidR="008E6416" w:rsidRPr="00E163A5" w:rsidRDefault="008E6416" w:rsidP="009E6334">
      <w:pPr>
        <w:pStyle w:val="Textodenotaderodap"/>
        <w:spacing w:after="0"/>
        <w:ind w:left="142" w:hanging="142"/>
        <w:rPr>
          <w:lang w:val="pt-BR"/>
        </w:rPr>
      </w:pPr>
      <w:r>
        <w:rPr>
          <w:rStyle w:val="Refdenotaderodap"/>
        </w:rPr>
        <w:footnoteRef/>
      </w:r>
      <w:r w:rsidRPr="00E163A5">
        <w:rPr>
          <w:lang w:val="pt-BR"/>
        </w:rPr>
        <w:t xml:space="preserve"> Visugit: https://github.com/hozumi/visugit</w:t>
      </w:r>
    </w:p>
  </w:footnote>
  <w:footnote w:id="12">
    <w:p w14:paraId="5F34536B" w14:textId="77777777" w:rsidR="008E6416" w:rsidRPr="00E163A5" w:rsidRDefault="008E6416" w:rsidP="009E6334">
      <w:pPr>
        <w:pStyle w:val="Textodenotaderodap"/>
        <w:spacing w:after="0"/>
        <w:ind w:left="142" w:hanging="142"/>
      </w:pPr>
      <w:r>
        <w:rPr>
          <w:rStyle w:val="Refdenotaderodap"/>
        </w:rPr>
        <w:footnoteRef/>
      </w:r>
      <w:r w:rsidRPr="00E163A5">
        <w:t xml:space="preserve"> </w:t>
      </w:r>
      <w:r>
        <w:t>GitHub’s Network Graph: https://github.com/blog/39-say-hello-to-the-network-graph-visualizer</w:t>
      </w:r>
    </w:p>
  </w:footnote>
  <w:footnote w:id="13">
    <w:p w14:paraId="757127AE" w14:textId="77777777" w:rsidR="008E6416" w:rsidRPr="00E163A5" w:rsidRDefault="008E6416" w:rsidP="007714E6">
      <w:pPr>
        <w:pStyle w:val="Textodenotaderodap"/>
      </w:pPr>
      <w:r>
        <w:rPr>
          <w:rStyle w:val="Refdenotaderodap"/>
        </w:rPr>
        <w:footnoteRef/>
      </w:r>
      <w:r w:rsidRPr="00E163A5">
        <w:t xml:space="preserve"> http://git-scm.com/docs/gitk</w:t>
      </w:r>
    </w:p>
  </w:footnote>
  <w:footnote w:id="14">
    <w:p w14:paraId="110C2910" w14:textId="77777777" w:rsidR="008E6416" w:rsidRDefault="008E6416" w:rsidP="009E6334">
      <w:pPr>
        <w:pStyle w:val="Textodenotaderodap"/>
        <w:spacing w:after="0"/>
        <w:ind w:left="142" w:hanging="142"/>
      </w:pPr>
      <w:r>
        <w:rPr>
          <w:rStyle w:val="Refdenotaderodap"/>
        </w:rPr>
        <w:footnoteRef/>
      </w:r>
      <w:r>
        <w:t xml:space="preserve"> https://code.google.com/p/tortoisegit/</w:t>
      </w:r>
    </w:p>
  </w:footnote>
  <w:footnote w:id="15">
    <w:p w14:paraId="1A8FFF31" w14:textId="77777777" w:rsidR="008E6416" w:rsidRDefault="008E6416" w:rsidP="009E6334">
      <w:pPr>
        <w:pStyle w:val="Textodenotaderodap"/>
        <w:spacing w:after="0"/>
      </w:pPr>
      <w:r>
        <w:rPr>
          <w:rStyle w:val="Refdenotaderodap"/>
        </w:rPr>
        <w:footnoteRef/>
      </w:r>
      <w:r>
        <w:t xml:space="preserve"> http://eclipse.org/egit/</w:t>
      </w:r>
    </w:p>
  </w:footnote>
  <w:footnote w:id="16">
    <w:p w14:paraId="213DAD01" w14:textId="77777777" w:rsidR="008E6416" w:rsidRDefault="008E6416" w:rsidP="009E6334">
      <w:pPr>
        <w:pStyle w:val="Textodenotaderodap"/>
        <w:spacing w:after="0"/>
      </w:pPr>
      <w:r>
        <w:rPr>
          <w:rStyle w:val="Refdenotaderodap"/>
        </w:rPr>
        <w:footnoteRef/>
      </w:r>
      <w: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15:restartNumberingAfterBreak="0">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55F6"/>
    <w:rsid w:val="00057235"/>
    <w:rsid w:val="000717AB"/>
    <w:rsid w:val="00073175"/>
    <w:rsid w:val="0009194E"/>
    <w:rsid w:val="0009634A"/>
    <w:rsid w:val="000A6043"/>
    <w:rsid w:val="000C39EB"/>
    <w:rsid w:val="000C3DD0"/>
    <w:rsid w:val="000F3A18"/>
    <w:rsid w:val="000F7A30"/>
    <w:rsid w:val="00110E23"/>
    <w:rsid w:val="00111897"/>
    <w:rsid w:val="00127345"/>
    <w:rsid w:val="00136419"/>
    <w:rsid w:val="001378B9"/>
    <w:rsid w:val="00140EE8"/>
    <w:rsid w:val="00142259"/>
    <w:rsid w:val="00147157"/>
    <w:rsid w:val="001578EE"/>
    <w:rsid w:val="00163B7B"/>
    <w:rsid w:val="00166367"/>
    <w:rsid w:val="00172159"/>
    <w:rsid w:val="001864D7"/>
    <w:rsid w:val="001927C2"/>
    <w:rsid w:val="001B5E80"/>
    <w:rsid w:val="001C3817"/>
    <w:rsid w:val="001D165C"/>
    <w:rsid w:val="001E4A9D"/>
    <w:rsid w:val="001F5827"/>
    <w:rsid w:val="00200AFA"/>
    <w:rsid w:val="00206035"/>
    <w:rsid w:val="00217F65"/>
    <w:rsid w:val="00235AF5"/>
    <w:rsid w:val="002461E1"/>
    <w:rsid w:val="00276242"/>
    <w:rsid w:val="00276401"/>
    <w:rsid w:val="0027698B"/>
    <w:rsid w:val="00286471"/>
    <w:rsid w:val="0029485F"/>
    <w:rsid w:val="002A046A"/>
    <w:rsid w:val="002B446A"/>
    <w:rsid w:val="002B7E4F"/>
    <w:rsid w:val="002D27DD"/>
    <w:rsid w:val="002D2C9C"/>
    <w:rsid w:val="002D6A57"/>
    <w:rsid w:val="00310BFB"/>
    <w:rsid w:val="00344CDD"/>
    <w:rsid w:val="003562DD"/>
    <w:rsid w:val="00357912"/>
    <w:rsid w:val="00375299"/>
    <w:rsid w:val="00377A65"/>
    <w:rsid w:val="00390BFF"/>
    <w:rsid w:val="003912F8"/>
    <w:rsid w:val="0039461E"/>
    <w:rsid w:val="003A4647"/>
    <w:rsid w:val="003B4153"/>
    <w:rsid w:val="003B7E51"/>
    <w:rsid w:val="003C7A6E"/>
    <w:rsid w:val="003D1D46"/>
    <w:rsid w:val="003D4E1B"/>
    <w:rsid w:val="003E3258"/>
    <w:rsid w:val="003E4DB9"/>
    <w:rsid w:val="003E7DFF"/>
    <w:rsid w:val="003F09A3"/>
    <w:rsid w:val="00430BB2"/>
    <w:rsid w:val="004320C7"/>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8167D"/>
    <w:rsid w:val="0068547D"/>
    <w:rsid w:val="0069356A"/>
    <w:rsid w:val="006A044B"/>
    <w:rsid w:val="006A1FA3"/>
    <w:rsid w:val="006A2139"/>
    <w:rsid w:val="006A32E2"/>
    <w:rsid w:val="006D451E"/>
    <w:rsid w:val="006F7EB8"/>
    <w:rsid w:val="007038DB"/>
    <w:rsid w:val="0071132A"/>
    <w:rsid w:val="00717E99"/>
    <w:rsid w:val="00723E24"/>
    <w:rsid w:val="007269EF"/>
    <w:rsid w:val="00735A92"/>
    <w:rsid w:val="00737114"/>
    <w:rsid w:val="00742963"/>
    <w:rsid w:val="00751E04"/>
    <w:rsid w:val="00755B63"/>
    <w:rsid w:val="00760154"/>
    <w:rsid w:val="007714E6"/>
    <w:rsid w:val="00782ABC"/>
    <w:rsid w:val="00787583"/>
    <w:rsid w:val="00793DF2"/>
    <w:rsid w:val="00796C79"/>
    <w:rsid w:val="007A0404"/>
    <w:rsid w:val="007A767F"/>
    <w:rsid w:val="007A7D0D"/>
    <w:rsid w:val="007C08CF"/>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B0897"/>
    <w:rsid w:val="008B197E"/>
    <w:rsid w:val="008B1A77"/>
    <w:rsid w:val="008B27A2"/>
    <w:rsid w:val="008C1CF9"/>
    <w:rsid w:val="008D1BC6"/>
    <w:rsid w:val="008D729E"/>
    <w:rsid w:val="008E6416"/>
    <w:rsid w:val="008F7414"/>
    <w:rsid w:val="0090357F"/>
    <w:rsid w:val="00931607"/>
    <w:rsid w:val="0093220D"/>
    <w:rsid w:val="00941EFD"/>
    <w:rsid w:val="0095796C"/>
    <w:rsid w:val="00960AA6"/>
    <w:rsid w:val="0097426D"/>
    <w:rsid w:val="0097625C"/>
    <w:rsid w:val="00980831"/>
    <w:rsid w:val="00987881"/>
    <w:rsid w:val="00996DA2"/>
    <w:rsid w:val="009A4581"/>
    <w:rsid w:val="009B701B"/>
    <w:rsid w:val="009D552B"/>
    <w:rsid w:val="009D7B5B"/>
    <w:rsid w:val="009E6334"/>
    <w:rsid w:val="009F334B"/>
    <w:rsid w:val="00A105B5"/>
    <w:rsid w:val="00A15E83"/>
    <w:rsid w:val="00A21EB9"/>
    <w:rsid w:val="00A260AC"/>
    <w:rsid w:val="00A278DA"/>
    <w:rsid w:val="00A41A9B"/>
    <w:rsid w:val="00A60B73"/>
    <w:rsid w:val="00A66E61"/>
    <w:rsid w:val="00A67735"/>
    <w:rsid w:val="00A74830"/>
    <w:rsid w:val="00A91BC4"/>
    <w:rsid w:val="00A92A59"/>
    <w:rsid w:val="00AA470B"/>
    <w:rsid w:val="00AA718F"/>
    <w:rsid w:val="00AB29B8"/>
    <w:rsid w:val="00AD45A9"/>
    <w:rsid w:val="00AD6C8E"/>
    <w:rsid w:val="00AE1C9E"/>
    <w:rsid w:val="00AE2664"/>
    <w:rsid w:val="00B16A49"/>
    <w:rsid w:val="00B17B51"/>
    <w:rsid w:val="00B21930"/>
    <w:rsid w:val="00B308A8"/>
    <w:rsid w:val="00B36D11"/>
    <w:rsid w:val="00B47D58"/>
    <w:rsid w:val="00B606DF"/>
    <w:rsid w:val="00B63F89"/>
    <w:rsid w:val="00B70A27"/>
    <w:rsid w:val="00B75CE9"/>
    <w:rsid w:val="00B822D9"/>
    <w:rsid w:val="00B85270"/>
    <w:rsid w:val="00B91AA9"/>
    <w:rsid w:val="00BA228C"/>
    <w:rsid w:val="00BA444C"/>
    <w:rsid w:val="00BB6335"/>
    <w:rsid w:val="00BC4C60"/>
    <w:rsid w:val="00BE2388"/>
    <w:rsid w:val="00BF3697"/>
    <w:rsid w:val="00C001E1"/>
    <w:rsid w:val="00C23B88"/>
    <w:rsid w:val="00C33732"/>
    <w:rsid w:val="00C45784"/>
    <w:rsid w:val="00C54B63"/>
    <w:rsid w:val="00C70133"/>
    <w:rsid w:val="00C7584B"/>
    <w:rsid w:val="00C94D5E"/>
    <w:rsid w:val="00CA223F"/>
    <w:rsid w:val="00CB4646"/>
    <w:rsid w:val="00CC70B8"/>
    <w:rsid w:val="00CD7EC6"/>
    <w:rsid w:val="00CE0AF1"/>
    <w:rsid w:val="00D3292B"/>
    <w:rsid w:val="00D5171E"/>
    <w:rsid w:val="00D55E06"/>
    <w:rsid w:val="00D7191D"/>
    <w:rsid w:val="00D745E8"/>
    <w:rsid w:val="00D80CF3"/>
    <w:rsid w:val="00D87097"/>
    <w:rsid w:val="00D91CA7"/>
    <w:rsid w:val="00DA70EA"/>
    <w:rsid w:val="00DB7AD4"/>
    <w:rsid w:val="00DC0EE1"/>
    <w:rsid w:val="00DD488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F04BE5"/>
    <w:rsid w:val="00F34659"/>
    <w:rsid w:val="00F50B82"/>
    <w:rsid w:val="00F5237E"/>
    <w:rsid w:val="00F5619A"/>
    <w:rsid w:val="00F8335A"/>
    <w:rsid w:val="00F91964"/>
    <w:rsid w:val="00F96495"/>
    <w:rsid w:val="00FA3AAE"/>
    <w:rsid w:val="00FC75F9"/>
    <w:rsid w:val="00FD1351"/>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751B0F"/>
  <w15:docId w15:val="{D4B0F67A-AE35-47AD-849F-61AB9620F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E6334"/>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 w:type="paragraph" w:styleId="Reviso">
    <w:name w:val="Revision"/>
    <w:hidden/>
    <w:uiPriority w:val="99"/>
    <w:semiHidden/>
    <w:rsid w:val="00796C79"/>
    <w:rPr>
      <w:sz w:val="18"/>
    </w:rPr>
  </w:style>
  <w:style w:type="character" w:styleId="Refdecomentrio">
    <w:name w:val="annotation reference"/>
    <w:basedOn w:val="Fontepargpadro"/>
    <w:semiHidden/>
    <w:unhideWhenUsed/>
    <w:rsid w:val="005C7C15"/>
    <w:rPr>
      <w:sz w:val="18"/>
      <w:szCs w:val="18"/>
    </w:rPr>
  </w:style>
  <w:style w:type="paragraph" w:styleId="Textodecomentrio">
    <w:name w:val="annotation text"/>
    <w:basedOn w:val="Normal"/>
    <w:link w:val="TextodecomentrioChar"/>
    <w:semiHidden/>
    <w:unhideWhenUsed/>
    <w:rsid w:val="005C7C15"/>
    <w:rPr>
      <w:sz w:val="24"/>
      <w:szCs w:val="24"/>
    </w:rPr>
  </w:style>
  <w:style w:type="character" w:customStyle="1" w:styleId="TextodecomentrioChar">
    <w:name w:val="Texto de comentário Char"/>
    <w:basedOn w:val="Fontepargpadro"/>
    <w:link w:val="Textodecomentrio"/>
    <w:semiHidden/>
    <w:rsid w:val="005C7C15"/>
    <w:rPr>
      <w:sz w:val="24"/>
      <w:szCs w:val="24"/>
    </w:rPr>
  </w:style>
  <w:style w:type="paragraph" w:styleId="Assuntodocomentrio">
    <w:name w:val="annotation subject"/>
    <w:basedOn w:val="Textodecomentrio"/>
    <w:next w:val="Textodecomentrio"/>
    <w:link w:val="AssuntodocomentrioChar"/>
    <w:semiHidden/>
    <w:unhideWhenUsed/>
    <w:rsid w:val="005C7C15"/>
    <w:rPr>
      <w:b/>
      <w:bCs/>
      <w:sz w:val="20"/>
      <w:szCs w:val="20"/>
    </w:rPr>
  </w:style>
  <w:style w:type="character" w:customStyle="1" w:styleId="AssuntodocomentrioChar">
    <w:name w:val="Assunto do comentário Char"/>
    <w:basedOn w:val="TextodecomentrioChar"/>
    <w:link w:val="Assuntodocomentrio"/>
    <w:semiHidden/>
    <w:rsid w:val="005C7C15"/>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7073F-009E-49D7-8AB3-A3DCB418D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17642</Words>
  <Characters>95272</Characters>
  <Application>Microsoft Office Word</Application>
  <DocSecurity>0</DocSecurity>
  <Lines>793</Lines>
  <Paragraphs>2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12689</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ristiano Cesario</cp:lastModifiedBy>
  <cp:revision>5</cp:revision>
  <cp:lastPrinted>2016-04-21T19:27:00Z</cp:lastPrinted>
  <dcterms:created xsi:type="dcterms:W3CDTF">2016-04-21T19:08:00Z</dcterms:created>
  <dcterms:modified xsi:type="dcterms:W3CDTF">2016-04-2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eRZWMkSi"/&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